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2E8287" w14:textId="0B4BC857" w:rsidR="00824A9E" w:rsidRPr="00594B7B" w:rsidRDefault="007A32F7">
      <w:pPr>
        <w:rPr>
          <w:b/>
        </w:rPr>
      </w:pPr>
      <w:r>
        <w:rPr>
          <w:b/>
        </w:rPr>
        <w:t>Title</w:t>
      </w:r>
    </w:p>
    <w:p w14:paraId="1926EF67" w14:textId="4A86F56A" w:rsidR="00EB07CD" w:rsidRDefault="002A58A6">
      <w:r>
        <w:t xml:space="preserve">More medicines </w:t>
      </w:r>
      <w:r w:rsidR="0082428D">
        <w:t xml:space="preserve">alone </w:t>
      </w:r>
      <w:r>
        <w:t>cannot ensure the treatment of neglected tropical diseases</w:t>
      </w:r>
    </w:p>
    <w:p w14:paraId="25774AD8" w14:textId="77777777" w:rsidR="007A32F7" w:rsidRDefault="007A32F7"/>
    <w:p w14:paraId="5296D204" w14:textId="50813563" w:rsidR="00DD367B" w:rsidRDefault="00DD367B">
      <w:pPr>
        <w:rPr>
          <w:b/>
        </w:rPr>
      </w:pPr>
      <w:r>
        <w:rPr>
          <w:b/>
        </w:rPr>
        <w:t>Authors</w:t>
      </w:r>
    </w:p>
    <w:p w14:paraId="7F03D14B" w14:textId="2CBF0BB2" w:rsidR="00DD367B" w:rsidRPr="00F91CC7" w:rsidRDefault="00DD367B">
      <w:r w:rsidRPr="00F91CC7">
        <w:t xml:space="preserve">Goylette </w:t>
      </w:r>
      <w:r w:rsidR="00194023" w:rsidRPr="00F91CC7">
        <w:t xml:space="preserve">F. </w:t>
      </w:r>
      <w:r w:rsidRPr="00F91CC7">
        <w:t>Chami</w:t>
      </w:r>
      <w:r w:rsidRPr="00F91CC7">
        <w:rPr>
          <w:vertAlign w:val="superscript"/>
        </w:rPr>
        <w:t>1*</w:t>
      </w:r>
      <w:r w:rsidR="0027415A">
        <w:t xml:space="preserve"> PhD,</w:t>
      </w:r>
      <w:r w:rsidRPr="00F91CC7">
        <w:t xml:space="preserve"> Donald</w:t>
      </w:r>
      <w:r w:rsidR="00194023" w:rsidRPr="00F91CC7">
        <w:t xml:space="preserve"> A. P.</w:t>
      </w:r>
      <w:r w:rsidRPr="00F91CC7">
        <w:t xml:space="preserve"> Bundy</w:t>
      </w:r>
      <w:r w:rsidRPr="00F91CC7">
        <w:rPr>
          <w:vertAlign w:val="superscript"/>
        </w:rPr>
        <w:t>2</w:t>
      </w:r>
      <w:r w:rsidR="0027415A">
        <w:t xml:space="preserve"> P</w:t>
      </w:r>
      <w:r w:rsidR="0027415A">
        <w:t>hD</w:t>
      </w:r>
    </w:p>
    <w:p w14:paraId="368E0C13" w14:textId="77777777" w:rsidR="00DD367B" w:rsidRPr="00F91CC7" w:rsidRDefault="00DD367B"/>
    <w:p w14:paraId="72D10848" w14:textId="2D6F637B" w:rsidR="00DD367B" w:rsidRPr="00F91CC7" w:rsidRDefault="00DD367B">
      <w:pPr>
        <w:rPr>
          <w:vertAlign w:val="superscript"/>
        </w:rPr>
      </w:pPr>
      <w:r w:rsidRPr="00F91CC7">
        <w:rPr>
          <w:vertAlign w:val="superscript"/>
        </w:rPr>
        <w:t>1</w:t>
      </w:r>
      <w:r w:rsidR="00C41C22" w:rsidRPr="00F91CC7">
        <w:t>D</w:t>
      </w:r>
      <w:r w:rsidR="0027415A">
        <w:t xml:space="preserve">pt. </w:t>
      </w:r>
      <w:r w:rsidRPr="00F91CC7">
        <w:t>of Pathology</w:t>
      </w:r>
      <w:r w:rsidR="0027415A">
        <w:t>, Tennis Ct. Rd.</w:t>
      </w:r>
      <w:r w:rsidRPr="00F91CC7">
        <w:t>, University of Cambridge</w:t>
      </w:r>
      <w:r w:rsidR="00F50198" w:rsidRPr="00F91CC7">
        <w:t>,</w:t>
      </w:r>
      <w:r w:rsidR="00C41C22" w:rsidRPr="00F91CC7">
        <w:t xml:space="preserve"> Cam</w:t>
      </w:r>
      <w:r w:rsidR="00FD62BB" w:rsidRPr="00F91CC7">
        <w:t>b</w:t>
      </w:r>
      <w:r w:rsidR="00C41C22" w:rsidRPr="00F91CC7">
        <w:t>r</w:t>
      </w:r>
      <w:r w:rsidR="00FD62BB" w:rsidRPr="00F91CC7">
        <w:t>idge</w:t>
      </w:r>
      <w:r w:rsidR="0027415A">
        <w:t xml:space="preserve"> CB2 1QP</w:t>
      </w:r>
      <w:r w:rsidR="00FD62BB" w:rsidRPr="00F91CC7">
        <w:t>,</w:t>
      </w:r>
      <w:r w:rsidR="00F50198" w:rsidRPr="00F91CC7">
        <w:t xml:space="preserve"> UK</w:t>
      </w:r>
    </w:p>
    <w:p w14:paraId="6BCDC4A6" w14:textId="5E74F7F7" w:rsidR="00DD367B" w:rsidRPr="00F91CC7" w:rsidRDefault="00DD367B">
      <w:r w:rsidRPr="00F91CC7">
        <w:rPr>
          <w:vertAlign w:val="superscript"/>
        </w:rPr>
        <w:t>2</w:t>
      </w:r>
      <w:r w:rsidR="00CB4661" w:rsidRPr="00F91CC7">
        <w:t>L</w:t>
      </w:r>
      <w:r w:rsidR="00FD62BB" w:rsidRPr="00F91CC7">
        <w:t>ondon School of Hygiene and Tropical Medicine,</w:t>
      </w:r>
      <w:r w:rsidR="0027415A">
        <w:t xml:space="preserve"> Keppel St.,</w:t>
      </w:r>
      <w:r w:rsidR="00FD62BB" w:rsidRPr="00F91CC7">
        <w:t xml:space="preserve"> London</w:t>
      </w:r>
      <w:r w:rsidR="0027415A">
        <w:t xml:space="preserve"> WC1E 7HT</w:t>
      </w:r>
      <w:r w:rsidR="00FD62BB" w:rsidRPr="00F91CC7">
        <w:t>, UK</w:t>
      </w:r>
    </w:p>
    <w:p w14:paraId="0042BE12" w14:textId="77777777" w:rsidR="00FD62BB" w:rsidRPr="00FD62BB" w:rsidRDefault="00FD62BB"/>
    <w:p w14:paraId="2CA5F797" w14:textId="77777777" w:rsidR="009F2DD5" w:rsidRDefault="00DD367B">
      <w:r>
        <w:rPr>
          <w:vertAlign w:val="superscript"/>
        </w:rPr>
        <w:t>*</w:t>
      </w:r>
      <w:r w:rsidR="009F2DD5">
        <w:t>Correspondence to:</w:t>
      </w:r>
    </w:p>
    <w:p w14:paraId="5CB43CA3" w14:textId="76181878" w:rsidR="00EA0F7E" w:rsidRDefault="000773C2">
      <w:bookmarkStart w:id="0" w:name="_GoBack"/>
      <w:bookmarkEnd w:id="0"/>
      <w:r>
        <w:t xml:space="preserve">Dr. </w:t>
      </w:r>
      <w:r w:rsidR="00EA0F7E">
        <w:t xml:space="preserve">Goylette </w:t>
      </w:r>
      <w:r w:rsidR="00FD62BB">
        <w:t>Chami</w:t>
      </w:r>
    </w:p>
    <w:p w14:paraId="215F8A51" w14:textId="419C8A38" w:rsidR="00EA0F7E" w:rsidRDefault="00EA0F7E">
      <w:r>
        <w:t>D</w:t>
      </w:r>
      <w:r w:rsidR="0027415A">
        <w:t>pt.</w:t>
      </w:r>
      <w:r>
        <w:t xml:space="preserve"> of Pathology</w:t>
      </w:r>
    </w:p>
    <w:p w14:paraId="572918B7" w14:textId="77777777" w:rsidR="00EA0F7E" w:rsidRDefault="00EA0F7E">
      <w:r>
        <w:t>Tennis Ct. Rd.</w:t>
      </w:r>
    </w:p>
    <w:p w14:paraId="24C0976F" w14:textId="77777777" w:rsidR="00EA0F7E" w:rsidRDefault="00EA0F7E">
      <w:r>
        <w:t>University of Cambridge</w:t>
      </w:r>
    </w:p>
    <w:p w14:paraId="3C9D5891" w14:textId="7B5B8F82" w:rsidR="00EA0F7E" w:rsidRDefault="00EA0F7E">
      <w:r>
        <w:t>CB2 1QP, UK</w:t>
      </w:r>
      <w:r>
        <w:tab/>
      </w:r>
    </w:p>
    <w:p w14:paraId="0B365AF5" w14:textId="0393151B" w:rsidR="00DD367B" w:rsidRDefault="009F2DD5">
      <w:pPr>
        <w:rPr>
          <w:b/>
        </w:rPr>
      </w:pPr>
      <w:hyperlink r:id="rId8" w:history="1">
        <w:r w:rsidR="00FD62BB" w:rsidRPr="008C15C5">
          <w:rPr>
            <w:rStyle w:val="Hyperlink"/>
          </w:rPr>
          <w:t>gjc36@cam.ac.uk</w:t>
        </w:r>
      </w:hyperlink>
      <w:r w:rsidR="00FD62BB">
        <w:t xml:space="preserve"> </w:t>
      </w:r>
    </w:p>
    <w:p w14:paraId="78AEF5E8" w14:textId="77777777" w:rsidR="00DD367B" w:rsidRDefault="00DD367B">
      <w:pPr>
        <w:rPr>
          <w:b/>
        </w:rPr>
      </w:pPr>
    </w:p>
    <w:p w14:paraId="5D24657F" w14:textId="700688DF" w:rsidR="00621E7A" w:rsidRDefault="00621E7A" w:rsidP="00621E7A">
      <w:pPr>
        <w:rPr>
          <w:b/>
        </w:rPr>
      </w:pPr>
      <w:r>
        <w:rPr>
          <w:b/>
        </w:rPr>
        <w:t>Abstract</w:t>
      </w:r>
    </w:p>
    <w:p w14:paraId="20C571DD" w14:textId="691DD1F3" w:rsidR="00621E7A" w:rsidRPr="00D84F57" w:rsidRDefault="00621E7A" w:rsidP="00621E7A">
      <w:r>
        <w:t xml:space="preserve">Neglected tropical diseases </w:t>
      </w:r>
      <w:r w:rsidR="00F91CC7">
        <w:t xml:space="preserve">afflict </w:t>
      </w:r>
      <w:r w:rsidR="00976017">
        <w:t>more than one billion</w:t>
      </w:r>
      <w:r>
        <w:t xml:space="preserve"> of the world’s poorest people. Annual pharmaceutical donations of billions of preventive chemotherap</w:t>
      </w:r>
      <w:r w:rsidR="00EE5E5D">
        <w:t xml:space="preserve">ies </w:t>
      </w:r>
      <w:r>
        <w:t xml:space="preserve">for </w:t>
      </w:r>
      <w:r w:rsidR="00081179">
        <w:t xml:space="preserve">neglected tropical diseases </w:t>
      </w:r>
      <w:r>
        <w:t xml:space="preserve">enable the largest </w:t>
      </w:r>
      <w:r w:rsidRPr="00621E7A">
        <w:t>en masse</w:t>
      </w:r>
      <w:r>
        <w:t xml:space="preserve"> treatment campaigns</w:t>
      </w:r>
      <w:r w:rsidR="004D588D">
        <w:t xml:space="preserve"> </w:t>
      </w:r>
      <w:r w:rsidR="000B5EBB">
        <w:t>g</w:t>
      </w:r>
      <w:r>
        <w:t xml:space="preserve">lobally with respect to the number of people targeted for treatment. However, </w:t>
      </w:r>
      <w:r w:rsidR="00E7705A">
        <w:t xml:space="preserve">the </w:t>
      </w:r>
      <w:r>
        <w:t xml:space="preserve">blanket distribution of </w:t>
      </w:r>
      <w:r w:rsidR="009940C2">
        <w:t>medicines</w:t>
      </w:r>
      <w:r w:rsidR="00F8771B">
        <w:t xml:space="preserve"> at no cost to individuals in need of treatment</w:t>
      </w:r>
      <w:r w:rsidR="009940C2">
        <w:t xml:space="preserve"> </w:t>
      </w:r>
      <w:r>
        <w:t>does not guarantee that</w:t>
      </w:r>
      <w:r w:rsidR="00F8771B">
        <w:t xml:space="preserve"> those</w:t>
      </w:r>
      <w:r>
        <w:t xml:space="preserve"> individuals </w:t>
      </w:r>
      <w:r w:rsidR="00F8771B">
        <w:t>are treated</w:t>
      </w:r>
      <w:r>
        <w:t xml:space="preserve">. </w:t>
      </w:r>
      <w:r w:rsidRPr="00DF7D07">
        <w:t xml:space="preserve">Here we argue that </w:t>
      </w:r>
      <w:r w:rsidR="00DF7D07">
        <w:t>the expansion of medicine donati</w:t>
      </w:r>
      <w:r w:rsidR="00C678A3">
        <w:t>ons programmes and the development of new medicines are</w:t>
      </w:r>
      <w:r w:rsidR="00DF7D07">
        <w:t xml:space="preserve"> not the </w:t>
      </w:r>
      <w:r w:rsidR="00C678A3">
        <w:t xml:space="preserve">primary </w:t>
      </w:r>
      <w:r w:rsidR="00DF7D07">
        <w:t>solution</w:t>
      </w:r>
      <w:r w:rsidR="00C678A3">
        <w:t>s</w:t>
      </w:r>
      <w:r w:rsidR="00DF7D07">
        <w:t xml:space="preserve"> to sustaining and expanding the growth of </w:t>
      </w:r>
      <w:r w:rsidR="00081179">
        <w:t>neglected tropical disease</w:t>
      </w:r>
      <w:r w:rsidR="00DF7D07">
        <w:t xml:space="preserve"> programmes. </w:t>
      </w:r>
      <w:r w:rsidR="009A4ACF">
        <w:t xml:space="preserve">Treatment often is not verified; access to medicines may not be equitable across at-risk populations; and treatment targets for disease control remain largely unmet within many endemic countries. </w:t>
      </w:r>
      <w:r w:rsidR="000B5EBB">
        <w:t xml:space="preserve">For </w:t>
      </w:r>
      <w:r w:rsidR="004D588D">
        <w:t xml:space="preserve">the </w:t>
      </w:r>
      <w:r w:rsidR="000B5EBB">
        <w:t>more equitable access to and efficient use of existing medicines</w:t>
      </w:r>
      <w:r w:rsidR="00DF7D07">
        <w:t>, research is needed</w:t>
      </w:r>
      <w:r w:rsidR="004D588D">
        <w:t xml:space="preserve"> now</w:t>
      </w:r>
      <w:r w:rsidR="00DF7D07">
        <w:t xml:space="preserve"> on how best to integrate the treatment of </w:t>
      </w:r>
      <w:r w:rsidR="00081179">
        <w:t>neglected tropical disease</w:t>
      </w:r>
      <w:r w:rsidR="00DF7D07">
        <w:t xml:space="preserve">s into local health systems. </w:t>
      </w:r>
      <w:r w:rsidR="000B5EBB">
        <w:t xml:space="preserve">A comprehensive approach should be employed that combines </w:t>
      </w:r>
      <w:r w:rsidR="004D588D">
        <w:t>mass drug administration</w:t>
      </w:r>
      <w:r w:rsidR="000B5EBB">
        <w:t xml:space="preserve"> with on-demand access to treatment. </w:t>
      </w:r>
      <w:r w:rsidRPr="00DF7D07">
        <w:t>Increased endemic country commitment to and ownership of treatment campaigns</w:t>
      </w:r>
      <w:r w:rsidR="0089687A" w:rsidRPr="00DF7D07">
        <w:t xml:space="preserve"> is </w:t>
      </w:r>
      <w:r w:rsidRPr="00DF7D07">
        <w:t xml:space="preserve">essential to improve the access to medicines for </w:t>
      </w:r>
      <w:r w:rsidR="00081179">
        <w:t xml:space="preserve">neglected tropical </w:t>
      </w:r>
      <w:r w:rsidR="00C65F7C">
        <w:t>disease</w:t>
      </w:r>
      <w:r w:rsidR="00C65F7C" w:rsidRPr="00DF7D07">
        <w:t>s</w:t>
      </w:r>
      <w:r w:rsidRPr="00DF7D07">
        <w:t>.</w:t>
      </w:r>
    </w:p>
    <w:p w14:paraId="420B7AEA" w14:textId="77777777" w:rsidR="001E4C77" w:rsidRDefault="001E4C77" w:rsidP="00BF012E"/>
    <w:p w14:paraId="4C9F379A" w14:textId="50EF2AB3" w:rsidR="002048CB" w:rsidRDefault="00541D24" w:rsidP="00254C70">
      <w:pPr>
        <w:rPr>
          <w:b/>
        </w:rPr>
      </w:pPr>
      <w:r>
        <w:rPr>
          <w:b/>
        </w:rPr>
        <w:t>Mass drug administration</w:t>
      </w:r>
      <w:r w:rsidR="000F41F1">
        <w:rPr>
          <w:b/>
        </w:rPr>
        <w:t>: reconceptualis</w:t>
      </w:r>
      <w:r w:rsidR="00D1727B">
        <w:rPr>
          <w:b/>
        </w:rPr>
        <w:t>ing treatment from clinics to campaigns</w:t>
      </w:r>
    </w:p>
    <w:p w14:paraId="37354E24" w14:textId="49F06282" w:rsidR="00E9011F" w:rsidRPr="001015A2" w:rsidRDefault="00DF7BF0" w:rsidP="001015A2">
      <w:r>
        <w:t xml:space="preserve">Individual affliction with a neglected tropical disease (NTD) </w:t>
      </w:r>
      <w:r w:rsidR="002D49F8">
        <w:t xml:space="preserve">predominantly </w:t>
      </w:r>
      <w:r>
        <w:t>is a direct indicato</w:t>
      </w:r>
      <w:r w:rsidR="00884BB7">
        <w:t xml:space="preserve">r of extreme poverty, signaling </w:t>
      </w:r>
      <w:r w:rsidR="002D49F8">
        <w:t xml:space="preserve">financial deprivation, </w:t>
      </w:r>
      <w:r>
        <w:t>social mar</w:t>
      </w:r>
      <w:r w:rsidR="000F7404">
        <w:t>ginalization</w:t>
      </w:r>
      <w:r w:rsidR="002D49F8">
        <w:t>,</w:t>
      </w:r>
      <w:r w:rsidR="000F7404">
        <w:t xml:space="preserve"> and vulnerability.</w:t>
      </w:r>
      <w:r w:rsidR="00573D24">
        <w:fldChar w:fldCharType="begin">
          <w:fldData xml:space="preserve">PEVuZE5vdGU+PENpdGU+PEF1dGhvcj5Nb2x5bmV1eDwvQXV0aG9yPjxZZWFyPjIwMTc8L1llYXI+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</w:fldData>
        </w:fldChar>
      </w:r>
      <w:r w:rsidR="000878CD">
        <w:instrText xml:space="preserve"> ADDIN EN.CITE </w:instrText>
      </w:r>
      <w:r w:rsidR="000878CD">
        <w:fldChar w:fldCharType="begin">
          <w:fldData xml:space="preserve">PEVuZE5vdGU+PENpdGU+PEF1dGhvcj5Nb2x5bmV1eDwvQXV0aG9yPjxZZWFyPjIwMTc8L1llYXI+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</w:fldData>
        </w:fldChar>
      </w:r>
      <w:r w:rsidR="000878CD">
        <w:instrText xml:space="preserve"> ADDIN EN.CITE.DATA </w:instrText>
      </w:r>
      <w:r w:rsidR="000878CD">
        <w:fldChar w:fldCharType="end"/>
      </w:r>
      <w:r w:rsidR="00573D24">
        <w:fldChar w:fldCharType="separate"/>
      </w:r>
      <w:r w:rsidR="000878CD" w:rsidRPr="000878CD">
        <w:rPr>
          <w:noProof/>
          <w:vertAlign w:val="superscript"/>
        </w:rPr>
        <w:t>1,2</w:t>
      </w:r>
      <w:r w:rsidR="00573D24">
        <w:fldChar w:fldCharType="end"/>
      </w:r>
      <w:r w:rsidR="00B30DF0">
        <w:t xml:space="preserve"> Though infrequent, NTDs also are observed in non-endemic areas in immigrants and travellers.</w:t>
      </w:r>
      <w:r w:rsidR="009C4E43">
        <w:fldChar w:fldCharType="begin"/>
      </w:r>
      <w:r w:rsidR="009C4E43">
        <w:instrText xml:space="preserve"> ADDIN EN.CITE &lt;EndNote&gt;&lt;Cite&gt;&lt;Author&gt;Norman&lt;/Author&gt;&lt;Year&gt;2010&lt;/Year&gt;&lt;RecNum&gt;1461&lt;/RecNum&gt;&lt;DisplayText&gt;&lt;style face="superscript"&gt;3&lt;/style&gt;&lt;/DisplayText&gt;&lt;record&gt;&lt;rec-number&gt;1461&lt;/rec-number&gt;&lt;foreign-keys&gt;&lt;key app="EN" db-id="psvrpwr2ceafrqerex4pps2hetw90zft02ft" timestamp="1549712393"&gt;1461&lt;/key&gt;&lt;/foreign-keys&gt;&lt;ref-type name="Journal Article"&gt;17&lt;/ref-type&gt;&lt;contributors&gt;&lt;authors&gt;&lt;author&gt;Norman, Francesca F.&lt;/author&gt;&lt;author&gt;Pérez de Ayala, Ana&lt;/author&gt;&lt;author&gt;Pérez-Molina, José-Antonio&lt;/author&gt;&lt;author&gt;Monge-Maillo, Begoña&lt;/author&gt;&lt;author&gt;Zamarrón, Pilar&lt;/author&gt;&lt;author&gt;López-Vélez, Rogelio&lt;/author&gt;&lt;/authors&gt;&lt;/contributors&gt;&lt;titles&gt;&lt;title&gt;Neglected Tropical Diseases outside the Tropics&lt;/title&gt;&lt;secondary-title&gt;PLOS Neglected Tropical Diseases&lt;/secondary-title&gt;&lt;/titles&gt;&lt;periodical&gt;&lt;full-title&gt;PLoS neglected tropical diseases&lt;/full-title&gt;&lt;/periodical&gt;&lt;pages&gt;e762&lt;/pages&gt;&lt;volume&gt;4&lt;/volume&gt;&lt;number&gt;7&lt;/number&gt;&lt;dates&gt;&lt;year&gt;2010&lt;/year&gt;&lt;/dates&gt;&lt;publisher&gt;Public Library of Science&lt;/publisher&gt;&lt;urls&gt;&lt;related-urls&gt;&lt;url&gt;https://doi.org/10.1371/journal.pntd.0000762&lt;/url&gt;&lt;/related-urls&gt;&lt;/urls&gt;&lt;electronic-resource-num&gt;10.1371/journal.pntd.0000762&lt;/electronic-resource-num&gt;&lt;/record&gt;&lt;/Cite&gt;&lt;/EndNote&gt;</w:instrText>
      </w:r>
      <w:r w:rsidR="009C4E43">
        <w:fldChar w:fldCharType="separate"/>
      </w:r>
      <w:r w:rsidR="009C4E43" w:rsidRPr="009C4E43">
        <w:rPr>
          <w:noProof/>
          <w:vertAlign w:val="superscript"/>
        </w:rPr>
        <w:t>3</w:t>
      </w:r>
      <w:r w:rsidR="009C4E43">
        <w:fldChar w:fldCharType="end"/>
      </w:r>
      <w:r w:rsidR="00B30DF0">
        <w:t xml:space="preserve"> </w:t>
      </w:r>
      <w:r>
        <w:t>The most prevalent and morbidity-inducing NTDs include schistosomiasis, lymphatic filariasis, onchocerciasis, trachoma, and soil-transmitted helminths</w:t>
      </w:r>
      <w:r w:rsidR="00BF18A8">
        <w:t xml:space="preserve">; these </w:t>
      </w:r>
      <w:r w:rsidR="00871024">
        <w:t xml:space="preserve">chronic infections </w:t>
      </w:r>
      <w:r w:rsidR="00BF18A8">
        <w:t xml:space="preserve">affect </w:t>
      </w:r>
      <w:r w:rsidR="00871024">
        <w:t xml:space="preserve">at least </w:t>
      </w:r>
      <w:r w:rsidR="004B6691">
        <w:t>one</w:t>
      </w:r>
      <w:r>
        <w:t xml:space="preserve"> billion individuals</w:t>
      </w:r>
      <w:r w:rsidR="00BF18A8">
        <w:t xml:space="preserve"> w</w:t>
      </w:r>
      <w:r w:rsidR="00F35C0C">
        <w:t xml:space="preserve">ith many more individuals at </w:t>
      </w:r>
      <w:r w:rsidR="00BF18A8">
        <w:t>risk</w:t>
      </w:r>
      <w:r>
        <w:t xml:space="preserve"> </w:t>
      </w:r>
      <w:r w:rsidR="00AF173B">
        <w:t xml:space="preserve">of infection </w:t>
      </w:r>
      <w:r>
        <w:t>(Table 1).</w:t>
      </w:r>
      <w:r w:rsidR="002961EB">
        <w:fldChar w:fldCharType="begin">
          <w:fldData xml:space="preserve">dXRob3I+PGF1dGhvcj5UdWRvciBDYXIsIExvcmFpbm5lPC9hdXRob3I+PGF1dGhvcj5UdXpjdSwg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</w:fldData>
        </w:fldChar>
      </w:r>
      <w:r w:rsidR="009C4E43">
        <w:instrText xml:space="preserve"> ADDIN EN.CITE </w:instrText>
      </w:r>
      <w:r w:rsidR="009C4E43">
        <w:fldChar w:fldCharType="begin">
          <w:fldData xml:space="preserve">PEVuZE5vdGU+PENpdGU+PEF1dGhvcj5KYW1lczwvQXV0aG9yPjxZZWFyPjIwMTg8L1llYXI+PFJl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==
</w:fldData>
        </w:fldChar>
      </w:r>
      <w:r w:rsidR="009C4E43">
        <w:instrText xml:space="preserve"> ADDIN EN.CITE.DATA </w:instrText>
      </w:r>
      <w:r w:rsidR="009C4E43">
        <w:fldChar w:fldCharType="end"/>
      </w:r>
      <w:r w:rsidR="009C4E43">
        <w:fldChar w:fldCharType="begin">
          <w:fldData xml:space="preserve">dXRob3I+PGF1dGhvcj5UdWRvciBDYXIsIExvcmFpbm5lPC9hdXRob3I+PGF1dGhvcj5UdXpjdSwg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</w:fldData>
        </w:fldChar>
      </w:r>
      <w:r w:rsidR="009C4E43">
        <w:instrText xml:space="preserve"> ADDIN EN.CITE.DATA </w:instrText>
      </w:r>
      <w:r w:rsidR="009C4E43">
        <w:fldChar w:fldCharType="end"/>
      </w:r>
      <w:r w:rsidR="002961EB">
        <w:fldChar w:fldCharType="separate"/>
      </w:r>
      <w:r w:rsidR="009C4E43" w:rsidRPr="009C4E43">
        <w:rPr>
          <w:noProof/>
          <w:vertAlign w:val="superscript"/>
        </w:rPr>
        <w:t>4</w:t>
      </w:r>
      <w:r w:rsidR="002961EB">
        <w:fldChar w:fldCharType="end"/>
      </w:r>
      <w:r w:rsidR="00871024">
        <w:t xml:space="preserve"> An estimated </w:t>
      </w:r>
      <w:r w:rsidR="0080149E">
        <w:t>6</w:t>
      </w:r>
      <w:r w:rsidR="00F91CC7">
        <w:t>·</w:t>
      </w:r>
      <w:r w:rsidR="0080149E">
        <w:t>35</w:t>
      </w:r>
      <w:r w:rsidR="00871024">
        <w:t xml:space="preserve"> million disability adjusted life years (DALYs) were caused</w:t>
      </w:r>
      <w:r w:rsidR="00F35C0C">
        <w:t xml:space="preserve"> by these NTDs</w:t>
      </w:r>
      <w:r w:rsidR="00871024">
        <w:t xml:space="preserve"> in 201</w:t>
      </w:r>
      <w:r w:rsidR="0080149E">
        <w:t>7</w:t>
      </w:r>
      <w:r w:rsidR="00AF173B">
        <w:t>.</w:t>
      </w:r>
      <w:r w:rsidR="002961EB">
        <w:fldChar w:fldCharType="begin">
          <w:fldData xml:space="preserve">b3I+PGF1dGhvcj5VcGRpa2UsIFJhY2hlbCBMLjwvYXV0aG9yPjxhdXRob3I+VXNtYW4sIE11aGFt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==
</w:fldData>
        </w:fldChar>
      </w:r>
      <w:r w:rsidR="009C4E43">
        <w:instrText xml:space="preserve"> ADDIN EN.CITE </w:instrText>
      </w:r>
      <w:r w:rsidR="009C4E43">
        <w:fldChar w:fldCharType="begin">
          <w:fldData xml:space="preserve">PEVuZE5vdGU+PENpdGU+PEF1dGhvcj5LeXU8L0F1dGhvcj48WWVhcj4yMDE4PC9ZZWFyPjxSZWNO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==
</w:fldData>
        </w:fldChar>
      </w:r>
      <w:r w:rsidR="009C4E43">
        <w:instrText xml:space="preserve"> ADDIN EN.CITE.DATA </w:instrText>
      </w:r>
      <w:r w:rsidR="009C4E43">
        <w:fldChar w:fldCharType="end"/>
      </w:r>
      <w:r w:rsidR="009C4E43">
        <w:fldChar w:fldCharType="begin">
          <w:fldData xml:space="preserve">b3I+PGF1dGhvcj5VcGRpa2UsIFJhY2hlbCBMLjwvYXV0aG9yPjxhdXRob3I+VXNtYW4sIE11aGFt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==
</w:fldData>
        </w:fldChar>
      </w:r>
      <w:r w:rsidR="009C4E43">
        <w:instrText xml:space="preserve"> ADDIN EN.CITE.DATA </w:instrText>
      </w:r>
      <w:r w:rsidR="009C4E43">
        <w:fldChar w:fldCharType="end"/>
      </w:r>
      <w:r w:rsidR="002961EB">
        <w:fldChar w:fldCharType="separate"/>
      </w:r>
      <w:r w:rsidR="009C4E43" w:rsidRPr="009C4E43">
        <w:rPr>
          <w:noProof/>
          <w:vertAlign w:val="superscript"/>
        </w:rPr>
        <w:t>5</w:t>
      </w:r>
      <w:r w:rsidR="002961EB">
        <w:fldChar w:fldCharType="end"/>
      </w:r>
      <w:r w:rsidR="00871024">
        <w:t xml:space="preserve"> </w:t>
      </w:r>
      <w:r w:rsidR="003F2FFB">
        <w:t xml:space="preserve">For example, if left untreated, </w:t>
      </w:r>
      <w:r w:rsidR="00DA0474">
        <w:t xml:space="preserve">intestinal schistosomiasis can cause </w:t>
      </w:r>
      <w:r w:rsidR="00DA0474" w:rsidRPr="00DA0474">
        <w:t>hep</w:t>
      </w:r>
      <w:r w:rsidR="0080149E">
        <w:t>a</w:t>
      </w:r>
      <w:r w:rsidR="00DA0474" w:rsidRPr="00DA0474">
        <w:t>tosplenomegaly</w:t>
      </w:r>
      <w:r w:rsidR="00DA0474">
        <w:t>, liver fibrosis, portal hypertension, anaemia, and diarrhoea.</w:t>
      </w:r>
      <w:r w:rsidR="00573D24">
        <w:fldChar w:fldCharType="begin"/>
      </w:r>
      <w:r w:rsidR="009C4E43">
        <w:instrText xml:space="preserve"> ADDIN EN.CITE &lt;EndNote&gt;&lt;Cite&gt;&lt;Author&gt;Colley&lt;/Author&gt;&lt;Year&gt;2014&lt;/Year&gt;&lt;RecNum&gt;641&lt;/RecNum&gt;&lt;DisplayText&gt;&lt;style face="superscript"&gt;6&lt;/style&gt;&lt;/DisplayText&gt;&lt;record&gt;&lt;rec-number&gt;641&lt;/rec-number&gt;&lt;foreign-keys&gt;&lt;key app="EN" db-id="psvrpwr2ceafrqerex4pps2hetw90zft02ft" timestamp="1450723183"&gt;641&lt;/key&gt;&lt;/foreign-keys&gt;&lt;ref-type name="Journal Article"&gt;17&lt;/ref-type&gt;&lt;contributors&gt;&lt;authors&gt;&lt;author&gt;Colley, D. G.&lt;/author&gt;&lt;author&gt;Bustinduy, A. L.&lt;/author&gt;&lt;author&gt;Secor, W. E.&lt;/author&gt;&lt;author&gt;King, C. H.&lt;/author&gt;&lt;/authors&gt;&lt;/contributors&gt;&lt;titles&gt;&lt;title&gt;Human schistosomiasis&lt;/title&gt;&lt;secondary-title&gt;Lancet&lt;/secondary-title&gt;&lt;/titles&gt;&lt;periodical&gt;&lt;full-title&gt;Lancet&lt;/full-title&gt;&lt;/periodical&gt;&lt;pages&gt;2253-2264&lt;/pages&gt;&lt;volume&gt;383&lt;/volume&gt;&lt;dates&gt;&lt;year&gt;2014&lt;/year&gt;&lt;/dates&gt;&lt;label&gt;Colley2014&lt;/label&gt;&lt;urls&gt;&lt;related-urls&gt;&lt;url&gt;http://dx.doi.org/10.1016/S0140-6736(13)61949-2&lt;/url&gt;&lt;/related-urls&gt;&lt;/urls&gt;&lt;electronic-resource-num&gt;10.1016/s0140-6736(13)61949-2&lt;/electronic-resource-num&gt;&lt;/record&gt;&lt;/Cite&gt;&lt;/EndNote&gt;</w:instrText>
      </w:r>
      <w:r w:rsidR="00573D24">
        <w:fldChar w:fldCharType="separate"/>
      </w:r>
      <w:r w:rsidR="009C4E43" w:rsidRPr="009C4E43">
        <w:rPr>
          <w:noProof/>
          <w:vertAlign w:val="superscript"/>
        </w:rPr>
        <w:t>6</w:t>
      </w:r>
      <w:r w:rsidR="00573D24">
        <w:fldChar w:fldCharType="end"/>
      </w:r>
      <w:r w:rsidR="00444E98">
        <w:t xml:space="preserve"> </w:t>
      </w:r>
      <w:r w:rsidR="00F35C0C">
        <w:t xml:space="preserve">The populations at risk </w:t>
      </w:r>
      <w:r w:rsidR="00E4325E">
        <w:t xml:space="preserve">of NTDs </w:t>
      </w:r>
      <w:r w:rsidR="00871024">
        <w:t>have</w:t>
      </w:r>
      <w:r w:rsidR="00F35C0C">
        <w:t xml:space="preserve"> </w:t>
      </w:r>
      <w:r w:rsidR="0045406C">
        <w:t>limited access to safe sanitation</w:t>
      </w:r>
      <w:r w:rsidR="00F35C0C">
        <w:t>,</w:t>
      </w:r>
      <w:r w:rsidR="0045406C">
        <w:t xml:space="preserve"> potable water</w:t>
      </w:r>
      <w:r w:rsidR="00F35C0C">
        <w:t xml:space="preserve">, or government health centres, and in </w:t>
      </w:r>
      <w:r w:rsidR="008F3721">
        <w:t xml:space="preserve">many </w:t>
      </w:r>
      <w:r w:rsidR="00F35C0C">
        <w:t>cases</w:t>
      </w:r>
      <w:r w:rsidR="008F3721">
        <w:t xml:space="preserve"> </w:t>
      </w:r>
      <w:r w:rsidR="00F3701B">
        <w:t xml:space="preserve">such </w:t>
      </w:r>
      <w:r w:rsidR="007A3A03">
        <w:t>destitution is</w:t>
      </w:r>
      <w:r w:rsidR="008F3721">
        <w:t xml:space="preserve"> </w:t>
      </w:r>
      <w:r w:rsidR="00F3701B">
        <w:t xml:space="preserve">further </w:t>
      </w:r>
      <w:r w:rsidR="008F3721">
        <w:t xml:space="preserve">exacerbated by </w:t>
      </w:r>
      <w:r w:rsidR="00F35C0C">
        <w:t>conflict.</w:t>
      </w:r>
      <w:r w:rsidR="00BC3984">
        <w:fldChar w:fldCharType="begin">
          <w:fldData xml:space="preserve">PEVuZE5vdGU+PENpdGU+PEF1dGhvcj5DaGFtaTwvQXV0aG9yPjxZZWFyPjIwMTY8L1llYXI+PFJl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</w:fldData>
        </w:fldChar>
      </w:r>
      <w:r w:rsidR="000878CD">
        <w:instrText xml:space="preserve"> ADDIN EN.CITE </w:instrText>
      </w:r>
      <w:r w:rsidR="000878CD">
        <w:fldChar w:fldCharType="begin">
          <w:fldData xml:space="preserve">PEVuZE5vdGU+PENpdGU+PEF1dGhvcj5DaGFtaTwvQXV0aG9yPjxZZWFyPjIwMTY8L1llYXI+PFJl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</w:fldData>
        </w:fldChar>
      </w:r>
      <w:r w:rsidR="000878CD">
        <w:instrText xml:space="preserve"> ADDIN EN.CITE.DATA </w:instrText>
      </w:r>
      <w:r w:rsidR="000878CD">
        <w:fldChar w:fldCharType="end"/>
      </w:r>
      <w:r w:rsidR="00BC3984">
        <w:fldChar w:fldCharType="separate"/>
      </w:r>
      <w:r w:rsidR="000878CD" w:rsidRPr="000878CD">
        <w:rPr>
          <w:noProof/>
          <w:vertAlign w:val="superscript"/>
        </w:rPr>
        <w:t>7,8</w:t>
      </w:r>
      <w:r w:rsidR="00BC3984">
        <w:fldChar w:fldCharType="end"/>
      </w:r>
      <w:r w:rsidR="00BC3984">
        <w:t xml:space="preserve"> </w:t>
      </w:r>
      <w:r w:rsidR="00CF0A75">
        <w:t>W</w:t>
      </w:r>
      <w:r w:rsidR="00B57E67">
        <w:t xml:space="preserve">ithin </w:t>
      </w:r>
      <w:r w:rsidR="00CF0A75">
        <w:t>these</w:t>
      </w:r>
      <w:r w:rsidR="00B57E67">
        <w:t xml:space="preserve"> endemic </w:t>
      </w:r>
      <w:r w:rsidR="00CF0A75">
        <w:t xml:space="preserve">poor </w:t>
      </w:r>
      <w:r w:rsidR="00B57E67">
        <w:t>communities, i</w:t>
      </w:r>
      <w:r w:rsidR="00F35C0C">
        <w:t xml:space="preserve">ndividuals </w:t>
      </w:r>
      <w:r w:rsidR="002A5C32">
        <w:t>with the greatest morbidity attributable to</w:t>
      </w:r>
      <w:r w:rsidR="00F35C0C">
        <w:t xml:space="preserve"> NTDs are of </w:t>
      </w:r>
      <w:r w:rsidR="002747D6">
        <w:t xml:space="preserve">the </w:t>
      </w:r>
      <w:r w:rsidR="00F35C0C">
        <w:t>low</w:t>
      </w:r>
      <w:r w:rsidR="008F3721">
        <w:t>est</w:t>
      </w:r>
      <w:r w:rsidR="00F35C0C">
        <w:t xml:space="preserve"> socioeconomic status, stigmatized, and </w:t>
      </w:r>
      <w:r w:rsidR="00F47BDC">
        <w:t>on the periphery of</w:t>
      </w:r>
      <w:r w:rsidR="00F35C0C">
        <w:t xml:space="preserve"> village soci</w:t>
      </w:r>
      <w:r w:rsidR="001015A2">
        <w:t xml:space="preserve">al </w:t>
      </w:r>
      <w:r w:rsidR="007F7158">
        <w:t>networks</w:t>
      </w:r>
      <w:r w:rsidR="001015A2">
        <w:t>.</w:t>
      </w:r>
      <w:r w:rsidR="00573D24">
        <w:fldChar w:fldCharType="begin">
          <w:fldData xml:space="preserve">PEVuZE5vdGU+PENpdGU+PEF1dGhvcj5DaGFtaTwvQXV0aG9yPjxZZWFyPjIwMTc8L1llYXI+PFJl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</w:fldData>
        </w:fldChar>
      </w:r>
      <w:r w:rsidR="000878CD">
        <w:instrText xml:space="preserve"> ADDIN EN.CITE </w:instrText>
      </w:r>
      <w:r w:rsidR="000878CD">
        <w:fldChar w:fldCharType="begin">
          <w:fldData xml:space="preserve">PEVuZE5vdGU+PENpdGU+PEF1dGhvcj5DaGFtaTwvQXV0aG9yPjxZZWFyPjIwMTc8L1llYXI+PFJl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</w:fldData>
        </w:fldChar>
      </w:r>
      <w:r w:rsidR="000878CD">
        <w:instrText xml:space="preserve"> ADDIN EN.CITE.DATA </w:instrText>
      </w:r>
      <w:r w:rsidR="000878CD">
        <w:fldChar w:fldCharType="end"/>
      </w:r>
      <w:r w:rsidR="00573D24">
        <w:fldChar w:fldCharType="separate"/>
      </w:r>
      <w:r w:rsidR="000878CD" w:rsidRPr="000878CD">
        <w:rPr>
          <w:noProof/>
          <w:vertAlign w:val="superscript"/>
        </w:rPr>
        <w:t>7,9-13</w:t>
      </w:r>
      <w:r w:rsidR="00573D24">
        <w:fldChar w:fldCharType="end"/>
      </w:r>
    </w:p>
    <w:p w14:paraId="410A6346" w14:textId="77777777" w:rsidR="00BF18A8" w:rsidRDefault="00BF18A8" w:rsidP="001E4C77"/>
    <w:p w14:paraId="145F278D" w14:textId="1EE809C1" w:rsidR="00B36893" w:rsidRDefault="00EB2E36" w:rsidP="001E4C77">
      <w:r>
        <w:lastRenderedPageBreak/>
        <w:t xml:space="preserve">The </w:t>
      </w:r>
      <w:r w:rsidRPr="001B65A1">
        <w:t xml:space="preserve">concept and scale of treatment for NTDs is unique. </w:t>
      </w:r>
      <w:r w:rsidR="001014F7" w:rsidRPr="001B65A1">
        <w:t>To accommodate the number of at-risk individuals and resource constraints within endemic countries, p</w:t>
      </w:r>
      <w:r w:rsidRPr="001B65A1">
        <w:t xml:space="preserve">ublic health approaches </w:t>
      </w:r>
      <w:r w:rsidR="00D7546C" w:rsidRPr="001B65A1">
        <w:t>for chronic</w:t>
      </w:r>
      <w:r w:rsidR="00B20685" w:rsidRPr="001B65A1">
        <w:t xml:space="preserve"> parasitic</w:t>
      </w:r>
      <w:r w:rsidR="001B65A1" w:rsidRPr="001B65A1">
        <w:t xml:space="preserve"> infections </w:t>
      </w:r>
      <w:r w:rsidRPr="001B65A1">
        <w:t>were reconceptualised</w:t>
      </w:r>
      <w:r w:rsidR="001B65A1" w:rsidRPr="001B65A1">
        <w:t xml:space="preserve">. Treatment approaches for these non-vaccine treatable pathogens with high reinfection rates were changed </w:t>
      </w:r>
      <w:r w:rsidRPr="001B65A1">
        <w:t>from diagnose-and-treat strategies within clinics to diagnosis-free</w:t>
      </w:r>
      <w:r w:rsidR="001014F7" w:rsidRPr="001B65A1">
        <w:t xml:space="preserve"> </w:t>
      </w:r>
      <w:r w:rsidR="00BE52B6">
        <w:t>medicine</w:t>
      </w:r>
      <w:r w:rsidR="00BE52B6" w:rsidRPr="001B65A1">
        <w:t xml:space="preserve"> </w:t>
      </w:r>
      <w:r w:rsidR="001014F7" w:rsidRPr="001B65A1">
        <w:t>distribution campaigns</w:t>
      </w:r>
      <w:r w:rsidR="001D5FF1" w:rsidRPr="001B65A1">
        <w:t xml:space="preserve"> within at-risk communities</w:t>
      </w:r>
      <w:r w:rsidR="001014F7" w:rsidRPr="001B65A1">
        <w:t>.</w:t>
      </w:r>
      <w:r w:rsidR="001014F7">
        <w:t xml:space="preserve"> </w:t>
      </w:r>
      <w:r w:rsidR="00C602C0">
        <w:t>Vastly different diseases</w:t>
      </w:r>
      <w:r w:rsidR="00573D24">
        <w:fldChar w:fldCharType="begin"/>
      </w:r>
      <w:r w:rsidR="00573D24">
        <w:instrText xml:space="preserve"> ADDIN EN.CITE &lt;EndNote&gt;&lt;Cite&gt;&lt;Author&gt;Molyneux&lt;/Author&gt;&lt;Year&gt;2017&lt;/Year&gt;&lt;RecNum&gt;1350&lt;/RecNum&gt;&lt;DisplayText&gt;&lt;style face="superscript"&gt;1&lt;/style&gt;&lt;/DisplayText&gt;&lt;record&gt;&lt;rec-number&gt;1350&lt;/rec-number&gt;&lt;foreign-keys&gt;&lt;key app="EN" db-id="psvrpwr2ceafrqerex4pps2hetw90zft02ft" timestamp="1524653137"&gt;1350&lt;/key&gt;&lt;/foreign-keys&gt;&lt;ref-type name="Journal Article"&gt;17&lt;/ref-type&gt;&lt;contributors&gt;&lt;authors&gt;&lt;author&gt;Molyneux, David H.&lt;/author&gt;&lt;author&gt;Savioli, Lorenzo&lt;/author&gt;&lt;author&gt;Engels, Dirk&lt;/author&gt;&lt;/authors&gt;&lt;/contributors&gt;&lt;titles&gt;&lt;title&gt;Neglected tropical diseases: progress towards addressing the chronic pandemic&lt;/title&gt;&lt;secondary-title&gt;The Lancet&lt;/secondary-title&gt;&lt;/titles&gt;&lt;periodical&gt;&lt;full-title&gt;The Lancet&lt;/full-title&gt;&lt;/periodical&gt;&lt;pages&gt;312-325&lt;/pages&gt;&lt;volume&gt;389&lt;/volume&gt;&lt;number&gt;10066&lt;/number&gt;&lt;dates&gt;&lt;year&gt;2017&lt;/year&gt;&lt;pub-dates&gt;&lt;date&gt;2017/01/21/&lt;/date&gt;&lt;/pub-dates&gt;&lt;/dates&gt;&lt;isbn&gt;0140-6736&lt;/isbn&gt;&lt;urls&gt;&lt;related-urls&gt;&lt;url&gt;http://www.sciencedirect.com/science/article/pii/S0140673616301714&lt;/url&gt;&lt;/related-urls&gt;&lt;/urls&gt;&lt;electronic-resource-num&gt;https://doi.org/10.1016/S0140-6736(16)30171-4&lt;/electronic-resource-num&gt;&lt;/record&gt;&lt;/Cite&gt;&lt;/EndNote&gt;</w:instrText>
      </w:r>
      <w:r w:rsidR="00573D24">
        <w:fldChar w:fldCharType="separate"/>
      </w:r>
      <w:r w:rsidR="00573D24" w:rsidRPr="00573D24">
        <w:rPr>
          <w:noProof/>
          <w:vertAlign w:val="superscript"/>
        </w:rPr>
        <w:t>1</w:t>
      </w:r>
      <w:r w:rsidR="00573D24">
        <w:fldChar w:fldCharType="end"/>
      </w:r>
      <w:r w:rsidR="00C602C0">
        <w:t xml:space="preserve">, which vary by pathogen, vector/intermediate host, transmission dynamics, life cycle, morbidity caused, and </w:t>
      </w:r>
      <w:r w:rsidR="000828D5">
        <w:t>medicines</w:t>
      </w:r>
      <w:r w:rsidR="00C602C0">
        <w:t xml:space="preserve"> u</w:t>
      </w:r>
      <w:r w:rsidR="001D5FF1">
        <w:t>sed, are targeted with a single</w:t>
      </w:r>
      <w:r w:rsidR="00C602C0">
        <w:t xml:space="preserve"> vertical treatment approach—mass drug administration (MDA). MDA is</w:t>
      </w:r>
      <w:r w:rsidR="00573D24">
        <w:t xml:space="preserve"> the </w:t>
      </w:r>
      <w:r w:rsidR="001014F7">
        <w:t>m</w:t>
      </w:r>
      <w:r w:rsidR="001014F7" w:rsidRPr="00594B7B">
        <w:t>ainstay of treatment</w:t>
      </w:r>
      <w:r w:rsidR="00573D24">
        <w:t xml:space="preserve"> </w:t>
      </w:r>
      <w:r w:rsidR="001014F7" w:rsidRPr="00594B7B">
        <w:t>for</w:t>
      </w:r>
      <w:r w:rsidR="001014F7">
        <w:t xml:space="preserve"> schistosomiasis, lymphatic filariasis, onchocerciasis, trachoma, and soil-transmitted helminths.</w:t>
      </w:r>
      <w:r w:rsidR="001014F7">
        <w:fldChar w:fldCharType="begin"/>
      </w:r>
      <w:r w:rsidR="009C4E43">
        <w:instrText xml:space="preserve"> ADDIN EN.CITE &lt;EndNote&gt;&lt;Cite&gt;&lt;Author&gt;World Health Organization&lt;/Author&gt;&lt;Year&gt;2006&lt;/Year&gt;&lt;RecNum&gt;130&lt;/RecNum&gt;&lt;DisplayText&gt;&lt;style face="superscript"&gt;14&lt;/style&gt;&lt;/DisplayText&gt;&lt;record&gt;&lt;rec-number&gt;130&lt;/rec-number&gt;&lt;foreign-keys&gt;&lt;key app="EN" db-id="psvrpwr2ceafrqerex4pps2hetw90zft02ft" timestamp="0"&gt;130&lt;/key&gt;&lt;/foreign-keys&gt;&lt;ref-type name="Report"&gt;27&lt;/ref-type&gt;&lt;contributors&gt;&lt;authors&gt;&lt;author&gt;World Health Organization,&lt;/author&gt;&lt;/authors&gt;&lt;subsidiary-authors&gt;&lt;author&gt;Department of Control of Neglected Tropical Diseases&lt;/author&gt;&lt;/subsidiary-authors&gt;&lt;/contributors&gt;&lt;titles&gt;&lt;title&gt;Preventive Chemotherapy in Human Helminthiases, Coordinated Use of Anthelminthic Drugs in Control Interventions: A manual for Health Professionals and Programme Managers&lt;/title&gt;&lt;/titles&gt;&lt;pages&gt;74&lt;/pages&gt;&lt;dates&gt;&lt;year&gt;2006&lt;/year&gt;&lt;/dates&gt;&lt;urls&gt;&lt;related-urls&gt;&lt;url&gt;http://www.who.int/neglected_diseases/preventive_chemotherapy/en/&lt;/url&gt;&lt;/related-urls&gt;&lt;/urls&gt;&lt;/record&gt;&lt;/Cite&gt;&lt;/EndNote&gt;</w:instrText>
      </w:r>
      <w:r w:rsidR="001014F7">
        <w:fldChar w:fldCharType="separate"/>
      </w:r>
      <w:r w:rsidR="009C4E43" w:rsidRPr="009C4E43">
        <w:rPr>
          <w:noProof/>
          <w:vertAlign w:val="superscript"/>
        </w:rPr>
        <w:t>14</w:t>
      </w:r>
      <w:r w:rsidR="001014F7">
        <w:fldChar w:fldCharType="end"/>
      </w:r>
      <w:r w:rsidR="001014F7">
        <w:t xml:space="preserve"> </w:t>
      </w:r>
      <w:r w:rsidR="00EC784D">
        <w:t>The</w:t>
      </w:r>
      <w:r w:rsidR="009A11A3">
        <w:t>se</w:t>
      </w:r>
      <w:r w:rsidR="00EC784D">
        <w:t xml:space="preserve"> diseases are commonly referred to as preventive chemotherapy NTDs (PC-NTDs)</w:t>
      </w:r>
      <w:r w:rsidR="001A18ED">
        <w:t xml:space="preserve"> b</w:t>
      </w:r>
      <w:r w:rsidR="00EC784D">
        <w:t xml:space="preserve">ecause they are amenable to MDA using preventive chemotherapies (PCs). </w:t>
      </w:r>
      <w:r w:rsidR="001014F7">
        <w:t xml:space="preserve">The aim of MDA is to deliver </w:t>
      </w:r>
      <w:r w:rsidR="00FB1538">
        <w:t xml:space="preserve">oral, </w:t>
      </w:r>
      <w:r w:rsidR="001014F7">
        <w:t xml:space="preserve">single-dose PCs to all at-risk individuals irrespective of infection status. </w:t>
      </w:r>
      <w:r w:rsidR="00684390">
        <w:t xml:space="preserve">Volunteer lay health workers, village members, and schoolteachers are trained to administer treatments. </w:t>
      </w:r>
      <w:r w:rsidR="00F9402E">
        <w:t xml:space="preserve">MDA is a vertical approach in that donated PCs are not available </w:t>
      </w:r>
      <w:r w:rsidR="006B6004">
        <w:t xml:space="preserve">to </w:t>
      </w:r>
      <w:r w:rsidR="00F9402E">
        <w:t xml:space="preserve">local health centres. </w:t>
      </w:r>
      <w:r w:rsidR="001014F7">
        <w:t xml:space="preserve">These blanket treatment programmes have shown remarkable success in making available </w:t>
      </w:r>
      <w:r w:rsidR="006A6B90">
        <w:t xml:space="preserve">treatment </w:t>
      </w:r>
      <w:r w:rsidR="001014F7">
        <w:t>for diseases that are otherwise of low priority in national health systems</w:t>
      </w:r>
      <w:r w:rsidR="001014F7">
        <w:fldChar w:fldCharType="begin"/>
      </w:r>
      <w:r w:rsidR="00573D24">
        <w:instrText xml:space="preserve"> ADDIN EN.CITE &lt;EndNote&gt;&lt;Cite&gt;&lt;Author&gt;Molyneux&lt;/Author&gt;&lt;Year&gt;2017&lt;/Year&gt;&lt;RecNum&gt;1350&lt;/RecNum&gt;&lt;DisplayText&gt;&lt;style face="superscript"&gt;1&lt;/style&gt;&lt;/DisplayText&gt;&lt;record&gt;&lt;rec-number&gt;1350&lt;/rec-number&gt;&lt;foreign-keys&gt;&lt;key app="EN" db-id="psvrpwr2ceafrqerex4pps2hetw90zft02ft" timestamp="1524653137"&gt;1350&lt;/key&gt;&lt;/foreign-keys&gt;&lt;ref-type name="Journal Article"&gt;17&lt;/ref-type&gt;&lt;contributors&gt;&lt;authors&gt;&lt;author&gt;Molyneux, David H.&lt;/author&gt;&lt;author&gt;Savioli, Lorenzo&lt;/author&gt;&lt;author&gt;Engels, Dirk&lt;/author&gt;&lt;/authors&gt;&lt;/contributors&gt;&lt;titles&gt;&lt;title&gt;Neglected tropical diseases: progress towards addressing the chronic pandemic&lt;/title&gt;&lt;secondary-title&gt;The Lancet&lt;/secondary-title&gt;&lt;/titles&gt;&lt;periodical&gt;&lt;full-title&gt;The Lancet&lt;/full-title&gt;&lt;/periodical&gt;&lt;pages&gt;312-325&lt;/pages&gt;&lt;volume&gt;389&lt;/volume&gt;&lt;number&gt;10066&lt;/number&gt;&lt;dates&gt;&lt;year&gt;2017&lt;/year&gt;&lt;pub-dates&gt;&lt;date&gt;2017/01/21/&lt;/date&gt;&lt;/pub-dates&gt;&lt;/dates&gt;&lt;isbn&gt;0140-6736&lt;/isbn&gt;&lt;urls&gt;&lt;related-urls&gt;&lt;url&gt;http://www.sciencedirect.com/science/article/pii/S0140673616301714&lt;/url&gt;&lt;/related-urls&gt;&lt;/urls&gt;&lt;electronic-resource-num&gt;https://doi.org/10.1016/S0140-6736(16)30171-4&lt;/electronic-resource-num&gt;&lt;/record&gt;&lt;/Cite&gt;&lt;/EndNote&gt;</w:instrText>
      </w:r>
      <w:r w:rsidR="001014F7">
        <w:fldChar w:fldCharType="separate"/>
      </w:r>
      <w:r w:rsidR="00573D24" w:rsidRPr="00573D24">
        <w:rPr>
          <w:noProof/>
          <w:vertAlign w:val="superscript"/>
        </w:rPr>
        <w:t>1</w:t>
      </w:r>
      <w:r w:rsidR="001014F7">
        <w:fldChar w:fldCharType="end"/>
      </w:r>
      <w:r w:rsidR="00637B2E">
        <w:t xml:space="preserve">. </w:t>
      </w:r>
      <w:r w:rsidR="002702CC">
        <w:t xml:space="preserve">There are several </w:t>
      </w:r>
      <w:r w:rsidR="005968E0">
        <w:t xml:space="preserve">possible </w:t>
      </w:r>
      <w:r w:rsidR="002702CC">
        <w:t xml:space="preserve">reasons why PC-NTDs are of low priority within health systems of endemic countries. </w:t>
      </w:r>
      <w:r w:rsidR="004D6517">
        <w:t xml:space="preserve">1) </w:t>
      </w:r>
      <w:r w:rsidR="002702CC">
        <w:t xml:space="preserve">PC-NTDs cause morbidities attributable to many diseases </w:t>
      </w:r>
      <w:r w:rsidR="00DD6630">
        <w:t xml:space="preserve">that </w:t>
      </w:r>
      <w:r w:rsidR="002702CC">
        <w:t xml:space="preserve">manifest </w:t>
      </w:r>
      <w:r w:rsidR="00DD6630">
        <w:t>over long time periods</w:t>
      </w:r>
      <w:r w:rsidR="00350A59">
        <w:t>.</w:t>
      </w:r>
      <w:r w:rsidR="00350A59">
        <w:fldChar w:fldCharType="begin"/>
      </w:r>
      <w:r w:rsidR="00350A59">
        <w:instrText xml:space="preserve"> ADDIN EN.CITE &lt;EndNote&gt;&lt;Cite&gt;&lt;Author&gt;King&lt;/Author&gt;&lt;Year&gt;2005&lt;/Year&gt;&lt;RecNum&gt;649&lt;/RecNum&gt;&lt;DisplayText&gt;&lt;style face="superscript"&gt;15&lt;/style&gt;&lt;/DisplayText&gt;&lt;record&gt;&lt;rec-number&gt;649&lt;/rec-number&gt;&lt;foreign-keys&gt;&lt;key app="EN" db-id="psvrpwr2ceafrqerex4pps2hetw90zft02ft" timestamp="1450723183"&gt;649&lt;/key&gt;&lt;/foreign-keys&gt;&lt;ref-type name="Journal Article"&gt;17&lt;/ref-type&gt;&lt;contributors&gt;&lt;authors&gt;&lt;author&gt;King, C. H.&lt;/author&gt;&lt;author&gt;Dickman, K.&lt;/author&gt;&lt;author&gt;Tisch, D. J.&lt;/author&gt;&lt;/authors&gt;&lt;/contributors&gt;&lt;titles&gt;&lt;title&gt;Regauging the cost of chronic helminthic infection: meta-analysis of disability-related outcomes in endemic schistosomiasis&lt;/title&gt;&lt;secondary-title&gt;Lancet&lt;/secondary-title&gt;&lt;/titles&gt;&lt;periodical&gt;&lt;full-title&gt;Lancet&lt;/full-title&gt;&lt;/periodical&gt;&lt;volume&gt;365&lt;/volume&gt;&lt;dates&gt;&lt;year&gt;2005&lt;/year&gt;&lt;/dates&gt;&lt;label&gt;King2005&lt;/label&gt;&lt;urls&gt;&lt;related-urls&gt;&lt;url&gt;http://dx.doi.org/10.1016/S0140-6736(05)66457-4&lt;/url&gt;&lt;/related-urls&gt;&lt;/urls&gt;&lt;electronic-resource-num&gt;10.1016/s0140-6736(05)66457-4&lt;/electronic-resource-num&gt;&lt;/record&gt;&lt;/Cite&gt;&lt;/EndNote&gt;</w:instrText>
      </w:r>
      <w:r w:rsidR="00350A59">
        <w:fldChar w:fldCharType="separate"/>
      </w:r>
      <w:r w:rsidR="00350A59" w:rsidRPr="00350A59">
        <w:rPr>
          <w:noProof/>
          <w:vertAlign w:val="superscript"/>
        </w:rPr>
        <w:t>15</w:t>
      </w:r>
      <w:r w:rsidR="00350A59">
        <w:fldChar w:fldCharType="end"/>
      </w:r>
      <w:r w:rsidR="00DD6630">
        <w:t xml:space="preserve"> The chronic </w:t>
      </w:r>
      <w:r w:rsidR="00765A36">
        <w:t xml:space="preserve">differentiated </w:t>
      </w:r>
      <w:r w:rsidR="00DD6630">
        <w:t xml:space="preserve">nature of PC-NTDs may result in both policymakers and patients discounting the </w:t>
      </w:r>
      <w:r w:rsidR="0098637F">
        <w:t xml:space="preserve">clinical </w:t>
      </w:r>
      <w:r w:rsidR="00DD6630">
        <w:t xml:space="preserve">consequences of PC-NTDs, most </w:t>
      </w:r>
      <w:r w:rsidR="0098637F">
        <w:t>detrimentally</w:t>
      </w:r>
      <w:r w:rsidR="00DD6630">
        <w:t xml:space="preserve"> by underestimating</w:t>
      </w:r>
      <w:r w:rsidR="0098637F">
        <w:t>/dismissing</w:t>
      </w:r>
      <w:r w:rsidR="00DD6630">
        <w:t xml:space="preserve"> </w:t>
      </w:r>
      <w:r w:rsidR="005968E0">
        <w:t>potential</w:t>
      </w:r>
      <w:r w:rsidR="00DD6630">
        <w:t xml:space="preserve"> </w:t>
      </w:r>
      <w:r w:rsidR="0098637F">
        <w:t>DALYs and deaths</w:t>
      </w:r>
      <w:r w:rsidR="005968E0">
        <w:t xml:space="preserve">. </w:t>
      </w:r>
      <w:r w:rsidR="004D6517">
        <w:t xml:space="preserve">2) </w:t>
      </w:r>
      <w:r w:rsidR="005968E0">
        <w:t xml:space="preserve">PC-NTDs </w:t>
      </w:r>
      <w:r w:rsidR="0098637F">
        <w:t>predominantly</w:t>
      </w:r>
      <w:r w:rsidR="00E82BEC">
        <w:t xml:space="preserve"> affect the poorest individuals</w:t>
      </w:r>
      <w:r w:rsidR="0098637F">
        <w:t xml:space="preserve"> who may have few political freedoms and insufficient a</w:t>
      </w:r>
      <w:r w:rsidR="00C82787">
        <w:t>ccess to government health care</w:t>
      </w:r>
      <w:r w:rsidR="0098637F">
        <w:t xml:space="preserve"> to </w:t>
      </w:r>
      <w:r w:rsidR="005968E0">
        <w:t>report on the need for treatment</w:t>
      </w:r>
      <w:r w:rsidR="00D31628">
        <w:t>.</w:t>
      </w:r>
      <w:r w:rsidR="00350A59">
        <w:fldChar w:fldCharType="begin"/>
      </w:r>
      <w:r w:rsidR="00350A59">
        <w:instrText xml:space="preserve"> ADDIN EN.CITE &lt;EndNote&gt;&lt;Cite&gt;&lt;Author&gt;Molyneux&lt;/Author&gt;&lt;Year&gt;2017&lt;/Year&gt;&lt;RecNum&gt;1350&lt;/RecNum&gt;&lt;DisplayText&gt;&lt;style face="superscript"&gt;1&lt;/style&gt;&lt;/DisplayText&gt;&lt;record&gt;&lt;rec-number&gt;1350&lt;/rec-number&gt;&lt;foreign-keys&gt;&lt;key app="EN" db-id="psvrpwr2ceafrqerex4pps2hetw90zft02ft" timestamp="1524653137"&gt;1350&lt;/key&gt;&lt;/foreign-keys&gt;&lt;ref-type name="Journal Article"&gt;17&lt;/ref-type&gt;&lt;contributors&gt;&lt;authors&gt;&lt;author&gt;Molyneux, David H.&lt;/author&gt;&lt;author&gt;Savioli, Lorenzo&lt;/author&gt;&lt;author&gt;Engels, Dirk&lt;/author&gt;&lt;/authors&gt;&lt;/contributors&gt;&lt;titles&gt;&lt;title&gt;Neglected tropical diseases: progress towards addressing the chronic pandemic&lt;/title&gt;&lt;secondary-title&gt;The Lancet&lt;/secondary-title&gt;&lt;/titles&gt;&lt;periodical&gt;&lt;full-title&gt;The Lancet&lt;/full-title&gt;&lt;/periodical&gt;&lt;pages&gt;312-325&lt;/pages&gt;&lt;volume&gt;389&lt;/volume&gt;&lt;number&gt;10066&lt;/number&gt;&lt;dates&gt;&lt;year&gt;2017&lt;/year&gt;&lt;pub-dates&gt;&lt;date&gt;2017/01/21/&lt;/date&gt;&lt;/pub-dates&gt;&lt;/dates&gt;&lt;isbn&gt;0140-6736&lt;/isbn&gt;&lt;urls&gt;&lt;related-urls&gt;&lt;url&gt;http://www.sciencedirect.com/science/article/pii/S0140673616301714&lt;/url&gt;&lt;/related-urls&gt;&lt;/urls&gt;&lt;electronic-resource-num&gt;https://doi.org/10.1016/S0140-6736(16)30171-4&lt;/electronic-resource-num&gt;&lt;/record&gt;&lt;/Cite&gt;&lt;/EndNote&gt;</w:instrText>
      </w:r>
      <w:r w:rsidR="00350A59">
        <w:fldChar w:fldCharType="separate"/>
      </w:r>
      <w:r w:rsidR="00350A59" w:rsidRPr="00350A59">
        <w:rPr>
          <w:noProof/>
          <w:vertAlign w:val="superscript"/>
        </w:rPr>
        <w:t>1</w:t>
      </w:r>
      <w:r w:rsidR="00350A59">
        <w:fldChar w:fldCharType="end"/>
      </w:r>
      <w:r w:rsidR="00C82787">
        <w:t xml:space="preserve"> </w:t>
      </w:r>
      <w:r w:rsidR="004D6517">
        <w:t xml:space="preserve">3) </w:t>
      </w:r>
      <w:r w:rsidR="00D31628">
        <w:t>T</w:t>
      </w:r>
      <w:r w:rsidR="00C82787">
        <w:t>he massive scale of pharmaceutical medicine donations and international aid for MDA might crowd out within-country incentives to invest in PC-NTDs.</w:t>
      </w:r>
    </w:p>
    <w:p w14:paraId="2127053F" w14:textId="4DF34633" w:rsidR="001014F7" w:rsidRDefault="001014F7" w:rsidP="001E4C77"/>
    <w:p w14:paraId="1D7E3D58" w14:textId="3CEC57EE" w:rsidR="00AF3D73" w:rsidRPr="00E22A6D" w:rsidRDefault="00B36893" w:rsidP="005D7ACE">
      <w:r>
        <w:t>Over one billion people were reported to receive treatment through MDA in 2017 (Table 1).</w:t>
      </w:r>
      <w:r>
        <w:fldChar w:fldCharType="begin"/>
      </w:r>
      <w:r w:rsidR="00350A59">
        <w:instrText xml:space="preserve"> ADDIN EN.CITE &lt;EndNote&gt;&lt;Cite ExcludeAuth="1"&gt;&lt;Year&gt;2018&lt;/Year&gt;&lt;RecNum&gt;1457&lt;/RecNum&gt;&lt;DisplayText&gt;&lt;style face="superscript"&gt;16&lt;/style&gt;&lt;/DisplayText&gt;&lt;record&gt;&lt;rec-number&gt;1457&lt;/rec-number&gt;&lt;foreign-keys&gt;&lt;key app="EN" db-id="psvrpwr2ceafrqerex4pps2hetw90zft02ft" timestamp="1549390212"&gt;1457&lt;/key&gt;&lt;/foreign-keys&gt;&lt;ref-type name="Report"&gt;27&lt;/ref-type&gt;&lt;contributors&gt;&lt;/contributors&gt;&lt;titles&gt;&lt;title&gt;Summary of global update on provision of preventive chemotherapy in 2017 and progress towards ensuring timely supplies and management&lt;/title&gt;&lt;secondary-title&gt;Weekly Epidemiological Record&lt;/secondary-title&gt;&lt;/titles&gt;&lt;pages&gt;508-520&lt;/pages&gt;&lt;number&gt;39&lt;/number&gt;&lt;dates&gt;&lt;year&gt;2018&lt;/year&gt;&lt;/dates&gt;&lt;pub-location&gt;Geneva&lt;/pub-location&gt;&lt;publisher&gt;World Health Organization&lt;/publisher&gt;&lt;urls&gt;&lt;/urls&gt;&lt;custom6&gt;93&lt;/custom6&gt;&lt;/record&gt;&lt;/Cite&gt;&lt;/EndNote&gt;</w:instrText>
      </w:r>
      <w:r>
        <w:fldChar w:fldCharType="separate"/>
      </w:r>
      <w:r w:rsidR="00350A59" w:rsidRPr="00350A59">
        <w:rPr>
          <w:noProof/>
          <w:vertAlign w:val="superscript"/>
        </w:rPr>
        <w:t>16</w:t>
      </w:r>
      <w:r>
        <w:fldChar w:fldCharType="end"/>
      </w:r>
      <w:r>
        <w:t xml:space="preserve"> </w:t>
      </w:r>
      <w:r w:rsidR="00AF3D73">
        <w:t xml:space="preserve">The largest </w:t>
      </w:r>
      <w:r w:rsidR="00BE52B6">
        <w:t xml:space="preserve">medicine </w:t>
      </w:r>
      <w:r w:rsidR="00AF3D73">
        <w:t>donation programmes worldwide were established to enable MDA.</w:t>
      </w:r>
      <w:r w:rsidR="00084790">
        <w:fldChar w:fldCharType="begin"/>
      </w:r>
      <w:r w:rsidR="00350A59">
        <w:instrText xml:space="preserve"> ADDIN EN.CITE &lt;EndNote&gt;&lt;Cite&gt;&lt;Year&gt;2012&lt;/Year&gt;&lt;RecNum&gt;210&lt;/RecNum&gt;&lt;DisplayText&gt;&lt;style face="superscript"&gt;17&lt;/style&gt;&lt;/DisplayText&gt;&lt;record&gt;&lt;rec-number&gt;210&lt;/rec-number&gt;&lt;foreign-keys&gt;&lt;key app="EN" db-id="psvrpwr2ceafrqerex4pps2hetw90zft02ft" timestamp="1354979064"&gt;210&lt;/key&gt;&lt;/foreign-keys&gt;&lt;ref-type name="Report"&gt;27&lt;/ref-type&gt;&lt;contributors&gt;&lt;/contributors&gt;&lt;titles&gt;&lt;title&gt;London Declaration on Neglected Tropical Diseases&lt;/title&gt;&lt;/titles&gt;&lt;pages&gt;1&lt;/pages&gt;&lt;dates&gt;&lt;year&gt;2012&lt;/year&gt;&lt;/dates&gt;&lt;pub-location&gt;London&lt;/pub-location&gt;&lt;urls&gt;&lt;/urls&gt;&lt;/record&gt;&lt;/Cite&gt;&lt;/EndNote&gt;</w:instrText>
      </w:r>
      <w:r w:rsidR="00084790">
        <w:fldChar w:fldCharType="separate"/>
      </w:r>
      <w:r w:rsidR="00350A59" w:rsidRPr="00350A59">
        <w:rPr>
          <w:noProof/>
          <w:vertAlign w:val="superscript"/>
        </w:rPr>
        <w:t>17</w:t>
      </w:r>
      <w:r w:rsidR="00084790">
        <w:fldChar w:fldCharType="end"/>
      </w:r>
      <w:r w:rsidR="00084790">
        <w:t xml:space="preserve"> Pharmaceutical companies, including but not limited to</w:t>
      </w:r>
      <w:r w:rsidR="008F3721" w:rsidRPr="008F3721">
        <w:t xml:space="preserve"> </w:t>
      </w:r>
      <w:r w:rsidR="008F3721">
        <w:t>Eisai</w:t>
      </w:r>
      <w:r w:rsidR="00084790">
        <w:t xml:space="preserve">, Johnson &amp; Johnson, </w:t>
      </w:r>
      <w:r w:rsidR="008F3721">
        <w:t>GlaxoSmithKline,</w:t>
      </w:r>
      <w:r w:rsidR="00B518FA">
        <w:t xml:space="preserve"> </w:t>
      </w:r>
      <w:r w:rsidR="00084790">
        <w:t>Merck KGaA, Merck S</w:t>
      </w:r>
      <w:r w:rsidR="00B518FA">
        <w:t>harp and Do</w:t>
      </w:r>
      <w:r w:rsidR="00BE0F70">
        <w:t>h</w:t>
      </w:r>
      <w:r w:rsidR="00B518FA">
        <w:t>me</w:t>
      </w:r>
      <w:r w:rsidR="00084790">
        <w:t xml:space="preserve">, and </w:t>
      </w:r>
      <w:r w:rsidR="00B518FA">
        <w:t>Pfizer</w:t>
      </w:r>
      <w:r w:rsidR="006425F3">
        <w:t xml:space="preserve"> </w:t>
      </w:r>
      <w:r w:rsidR="00084790">
        <w:t>manufacture and donate b</w:t>
      </w:r>
      <w:r w:rsidR="00AF3D73">
        <w:t xml:space="preserve">illions of </w:t>
      </w:r>
      <w:r w:rsidR="00EE5E5D">
        <w:t xml:space="preserve">tablets, capsules, and liquid form PCs </w:t>
      </w:r>
      <w:r w:rsidR="00AF3D73">
        <w:t xml:space="preserve">at no cost to the </w:t>
      </w:r>
      <w:r w:rsidR="00466EEB">
        <w:t>World Health Organization (</w:t>
      </w:r>
      <w:r w:rsidR="00573D24">
        <w:t>WHO</w:t>
      </w:r>
      <w:r w:rsidR="00466EEB">
        <w:t>)</w:t>
      </w:r>
      <w:r w:rsidR="00AF3D73">
        <w:t>.</w:t>
      </w:r>
      <w:r w:rsidR="00444E98">
        <w:fldChar w:fldCharType="begin"/>
      </w:r>
      <w:r w:rsidR="00350A59">
        <w:instrText xml:space="preserve"> ADDIN EN.CITE &lt;EndNote&gt;&lt;Cite ExcludeAuth="1"&gt;&lt;Year&gt;2012&lt;/Year&gt;&lt;RecNum&gt;1372&lt;/RecNum&gt;&lt;DisplayText&gt;&lt;style face="superscript"&gt;18&lt;/style&gt;&lt;/DisplayText&gt;&lt;record&gt;&lt;rec-number&gt;1372&lt;/rec-number&gt;&lt;foreign-keys&gt;&lt;key app="EN" db-id="psvrpwr2ceafrqerex4pps2hetw90zft02ft" timestamp="1530020443"&gt;1372&lt;/key&gt;&lt;/foreign-keys&gt;&lt;ref-type name="Report"&gt;27&lt;/ref-type&gt;&lt;contributors&gt;&lt;/contributors&gt;&lt;titles&gt;&lt;title&gt;Table of Commitments, London Declaration 2012&lt;/title&gt;&lt;/titles&gt;&lt;dates&gt;&lt;year&gt;2012&lt;/year&gt;&lt;/dates&gt;&lt;pub-location&gt;London&lt;/pub-location&gt;&lt;publisher&gt;Uniting to Combat Neglected Tropical Diseases&lt;/publisher&gt;&lt;urls&gt;&lt;related-urls&gt;&lt;url&gt;http://www.who.int/neglected_diseases/NTD_London_Event_Table_Commitments.pdf&lt;/url&gt;&lt;/related-urls&gt;&lt;/urls&gt;&lt;access-date&gt;June 26, 2018&lt;/access-date&gt;&lt;/record&gt;&lt;/Cite&gt;&lt;/EndNote&gt;</w:instrText>
      </w:r>
      <w:r w:rsidR="00444E98">
        <w:fldChar w:fldCharType="separate"/>
      </w:r>
      <w:r w:rsidR="00350A59" w:rsidRPr="00350A59">
        <w:rPr>
          <w:noProof/>
          <w:vertAlign w:val="superscript"/>
        </w:rPr>
        <w:t>18</w:t>
      </w:r>
      <w:r w:rsidR="00444E98">
        <w:fldChar w:fldCharType="end"/>
      </w:r>
      <w:r w:rsidR="00F73106">
        <w:t xml:space="preserve"> </w:t>
      </w:r>
      <w:r w:rsidR="00A6028A">
        <w:t>Endemic</w:t>
      </w:r>
      <w:r w:rsidR="00AF3D73">
        <w:t xml:space="preserve"> countries apply to the WHO</w:t>
      </w:r>
      <w:r w:rsidR="00BA056F">
        <w:fldChar w:fldCharType="begin"/>
      </w:r>
      <w:r w:rsidR="00350A59">
        <w:instrText xml:space="preserve"> ADDIN EN.CITE &lt;EndNote&gt;&lt;Cite&gt;&lt;Author&gt;World Health Organization&lt;/Author&gt;&lt;Year&gt;2015&lt;/Year&gt;&lt;RecNum&gt;1373&lt;/RecNum&gt;&lt;DisplayText&gt;&lt;style face="superscript"&gt;19&lt;/style&gt;&lt;/DisplayText&gt;&lt;record&gt;&lt;rec-number&gt;1373&lt;/rec-number&gt;&lt;foreign-keys&gt;&lt;key app="EN" db-id="psvrpwr2ceafrqerex4pps2hetw90zft02ft" timestamp="1530020675"&gt;1373&lt;/key&gt;&lt;/foreign-keys&gt;&lt;ref-type name="Report"&gt;27&lt;/ref-type&gt;&lt;contributors&gt;&lt;authors&gt;&lt;author&gt;World Health Organization,&lt;/author&gt;&lt;/authors&gt;&lt;/contributors&gt;&lt;titles&gt;&lt;title&gt;Supply chain management manual for health managers of neglected tropical diseases&lt;/title&gt;&lt;/titles&gt;&lt;pages&gt;51&lt;/pages&gt;&lt;dates&gt;&lt;year&gt;2015&lt;/year&gt;&lt;/dates&gt;&lt;pub-location&gt;Geneva&lt;/pub-location&gt;&lt;publisher&gt;World Health Organization&lt;/publisher&gt;&lt;urls&gt;&lt;related-urls&gt;&lt;url&gt;http://apps.who.int/medicinedocs/en/m/abstract/Js22013en/&lt;/url&gt;&lt;/related-urls&gt;&lt;/urls&gt;&lt;access-date&gt;June 26, 2018&lt;/access-date&gt;&lt;/record&gt;&lt;/Cite&gt;&lt;/EndNote&gt;</w:instrText>
      </w:r>
      <w:r w:rsidR="00BA056F">
        <w:fldChar w:fldCharType="separate"/>
      </w:r>
      <w:r w:rsidR="00350A59" w:rsidRPr="00350A59">
        <w:rPr>
          <w:noProof/>
          <w:vertAlign w:val="superscript"/>
        </w:rPr>
        <w:t>19</w:t>
      </w:r>
      <w:r w:rsidR="00BA056F">
        <w:fldChar w:fldCharType="end"/>
      </w:r>
      <w:r w:rsidR="00BA056F">
        <w:t xml:space="preserve"> or work with non-profit organizations </w:t>
      </w:r>
      <w:r w:rsidR="00AF3D73">
        <w:t>to procure</w:t>
      </w:r>
      <w:r w:rsidR="005D5CA3">
        <w:t xml:space="preserve"> </w:t>
      </w:r>
      <w:r w:rsidR="00EE5E5D">
        <w:t xml:space="preserve">dosage forms </w:t>
      </w:r>
      <w:r w:rsidR="005D5CA3">
        <w:t xml:space="preserve">for a diversity of treatments </w:t>
      </w:r>
      <w:r w:rsidR="00466EEB">
        <w:t>delivered during</w:t>
      </w:r>
      <w:r w:rsidR="00AF3D73">
        <w:t xml:space="preserve"> MDA. Coupled with implementation support from non-profit organizations </w:t>
      </w:r>
      <w:r w:rsidR="00FD58A6">
        <w:t>(e.g.</w:t>
      </w:r>
      <w:r w:rsidR="00911986">
        <w:t xml:space="preserve"> the</w:t>
      </w:r>
      <w:r w:rsidR="00FD58A6">
        <w:t xml:space="preserve"> </w:t>
      </w:r>
      <w:r w:rsidR="00B518FA">
        <w:t xml:space="preserve">Bill and Melinda </w:t>
      </w:r>
      <w:r w:rsidR="00FD58A6">
        <w:t>Gates Foundation</w:t>
      </w:r>
      <w:r w:rsidR="00B518FA">
        <w:t xml:space="preserve">, END Fund, Children’s Investment Fund Foundation, </w:t>
      </w:r>
      <w:r w:rsidR="00911986">
        <w:t xml:space="preserve">and </w:t>
      </w:r>
      <w:r w:rsidR="00B518FA">
        <w:t>Kuwait Fund</w:t>
      </w:r>
      <w:r w:rsidR="00FD58A6">
        <w:t xml:space="preserve">) </w:t>
      </w:r>
      <w:r w:rsidR="00AF3D73">
        <w:t>and high-income country governments</w:t>
      </w:r>
      <w:r w:rsidR="00FD58A6">
        <w:t xml:space="preserve"> (predominantly the United Kingdom and United States)</w:t>
      </w:r>
      <w:r w:rsidR="00AF3D73">
        <w:t>, the value of</w:t>
      </w:r>
      <w:r w:rsidR="005D5CA3">
        <w:t xml:space="preserve"> these</w:t>
      </w:r>
      <w:r w:rsidR="00AF3D73">
        <w:t xml:space="preserve"> philanthropic contributions is unprecedented</w:t>
      </w:r>
      <w:r w:rsidR="004D44DA">
        <w:t xml:space="preserve">. </w:t>
      </w:r>
      <w:r w:rsidR="00044195">
        <w:t>I</w:t>
      </w:r>
      <w:r w:rsidR="002913EC">
        <w:t>n April 2017</w:t>
      </w:r>
      <w:r w:rsidR="00911986">
        <w:t>,</w:t>
      </w:r>
      <w:r w:rsidR="002913EC">
        <w:t xml:space="preserve"> </w:t>
      </w:r>
      <w:r w:rsidR="00B518FA">
        <w:t>the Guinness</w:t>
      </w:r>
      <w:r w:rsidR="002913EC">
        <w:t xml:space="preserve"> Book of World Records</w:t>
      </w:r>
      <w:r w:rsidR="006425F3">
        <w:t xml:space="preserve"> </w:t>
      </w:r>
      <w:r w:rsidR="002913EC">
        <w:t>confirmed that this was the largest public health donation ever made</w:t>
      </w:r>
      <w:r w:rsidR="00174260">
        <w:fldChar w:fldCharType="begin"/>
      </w:r>
      <w:r w:rsidR="00350A59">
        <w:instrText xml:space="preserve"> ADDIN EN.CITE &lt;EndNote&gt;&lt;Cite&gt;&lt;Author&gt;Stephenson&lt;/Author&gt;&lt;Year&gt;2017&lt;/Year&gt;&lt;RecNum&gt;1389&lt;/RecNum&gt;&lt;DisplayText&gt;&lt;style face="superscript"&gt;20&lt;/style&gt;&lt;/DisplayText&gt;&lt;record&gt;&lt;rec-number&gt;1389&lt;/rec-number&gt;&lt;foreign-keys&gt;&lt;key app="EN" db-id="psvrpwr2ceafrqerex4pps2hetw90zft02ft" timestamp="1530960549"&gt;1389&lt;/key&gt;&lt;/foreign-keys&gt;&lt;ref-type name="Press Release"&gt;63&lt;/ref-type&gt;&lt;contributors&gt;&lt;authors&gt;&lt;author&gt;Kristen Stephenson&lt;/author&gt;&lt;/authors&gt;&lt;/contributors&gt;&lt;titles&gt;&lt;title&gt;Uniting to Combat NTDs program tackles infectious diseases with new world record&lt;/title&gt;&lt;/titles&gt;&lt;dates&gt;&lt;year&gt;2017&lt;/year&gt;&lt;pub-dates&gt;&lt;date&gt;April 19, 2017&lt;/date&gt;&lt;/pub-dates&gt;&lt;/dates&gt;&lt;pub-location&gt;Geneva&lt;/pub-location&gt;&lt;publisher&gt;Guinness World Records&lt;/publisher&gt;&lt;urls&gt;&lt;related-urls&gt;&lt;url&gt;http://www.guinnessworldrecords.com/news/2017/4/uniting-to-combat-ntds-program-tackles-infectious-diseases-with-new-world-record-469195&lt;/url&gt;&lt;/related-urls&gt;&lt;/urls&gt;&lt;access-date&gt;July 7, 2018&lt;/access-date&gt;&lt;/record&gt;&lt;/Cite&gt;&lt;/EndNote&gt;</w:instrText>
      </w:r>
      <w:r w:rsidR="00174260">
        <w:fldChar w:fldCharType="separate"/>
      </w:r>
      <w:r w:rsidR="00350A59" w:rsidRPr="00350A59">
        <w:rPr>
          <w:noProof/>
          <w:vertAlign w:val="superscript"/>
        </w:rPr>
        <w:t>20</w:t>
      </w:r>
      <w:r w:rsidR="00174260">
        <w:fldChar w:fldCharType="end"/>
      </w:r>
      <w:r w:rsidR="006425F3">
        <w:t xml:space="preserve"> </w:t>
      </w:r>
      <w:r w:rsidR="00044195">
        <w:t xml:space="preserve">and to </w:t>
      </w:r>
      <w:r w:rsidR="00E664B9">
        <w:t>celebrate</w:t>
      </w:r>
      <w:r w:rsidR="00EC5A4A">
        <w:t xml:space="preserve"> </w:t>
      </w:r>
      <w:r w:rsidR="005A1D56">
        <w:t>five</w:t>
      </w:r>
      <w:r w:rsidR="00EC5A4A">
        <w:t xml:space="preserve"> years of MDA achievements since the </w:t>
      </w:r>
      <w:r w:rsidR="00044195">
        <w:t xml:space="preserve">donations were consolidated by the </w:t>
      </w:r>
      <w:r w:rsidR="00EC5A4A">
        <w:t xml:space="preserve">London </w:t>
      </w:r>
      <w:r w:rsidR="0028179E">
        <w:t>Declaration</w:t>
      </w:r>
      <w:r w:rsidR="0028179E">
        <w:fldChar w:fldCharType="begin"/>
      </w:r>
      <w:r w:rsidR="00350A59">
        <w:instrText xml:space="preserve"> ADDIN EN.CITE &lt;EndNote&gt;&lt;Cite ExcludeAuth="1"&gt;&lt;Year&gt;2012&lt;/Year&gt;&lt;RecNum&gt;210&lt;/RecNum&gt;&lt;DisplayText&gt;&lt;style face="superscript"&gt;17&lt;/style&gt;&lt;/DisplayText&gt;&lt;record&gt;&lt;rec-number&gt;210&lt;/rec-number&gt;&lt;foreign-keys&gt;&lt;key app="EN" db-id="psvrpwr2ceafrqerex4pps2hetw90zft02ft" timestamp="1354979064"&gt;210&lt;/key&gt;&lt;/foreign-keys&gt;&lt;ref-type name="Report"&gt;27&lt;/ref-type&gt;&lt;contributors&gt;&lt;/contributors&gt;&lt;titles&gt;&lt;title&gt;London Declaration on Neglected Tropical Diseases&lt;/title&gt;&lt;/titles&gt;&lt;pages&gt;1&lt;/pages&gt;&lt;dates&gt;&lt;year&gt;2012&lt;/year&gt;&lt;/dates&gt;&lt;pub-location&gt;London&lt;/pub-location&gt;&lt;urls&gt;&lt;/urls&gt;&lt;/record&gt;&lt;/Cite&gt;&lt;/EndNote&gt;</w:instrText>
      </w:r>
      <w:r w:rsidR="0028179E">
        <w:fldChar w:fldCharType="separate"/>
      </w:r>
      <w:r w:rsidR="00350A59" w:rsidRPr="00350A59">
        <w:rPr>
          <w:noProof/>
          <w:vertAlign w:val="superscript"/>
        </w:rPr>
        <w:t>17</w:t>
      </w:r>
      <w:r w:rsidR="0028179E">
        <w:fldChar w:fldCharType="end"/>
      </w:r>
      <w:r w:rsidR="00EC5A4A">
        <w:t xml:space="preserve">, pharmaceutical companies and donors pledged an additional </w:t>
      </w:r>
      <w:r w:rsidR="005A1D56">
        <w:t>~</w:t>
      </w:r>
      <w:r w:rsidR="00EC5A4A">
        <w:t xml:space="preserve">£613 million ($812 million) for </w:t>
      </w:r>
      <w:r w:rsidR="000828D5">
        <w:t>medicine</w:t>
      </w:r>
      <w:r w:rsidR="00EC5A4A">
        <w:t xml:space="preserve"> donations and implementation support.</w:t>
      </w:r>
      <w:r w:rsidR="00E22A6D">
        <w:fldChar w:fldCharType="begin"/>
      </w:r>
      <w:r w:rsidR="00350A59">
        <w:instrText xml:space="preserve"> ADDIN EN.CITE &lt;EndNote&gt;&lt;Cite ExcludeAuth="1"&gt;&lt;Year&gt;2017&lt;/Year&gt;&lt;RecNum&gt;1378&lt;/RecNum&gt;&lt;DisplayText&gt;&lt;style face="superscript"&gt;21&lt;/style&gt;&lt;/DisplayText&gt;&lt;record&gt;&lt;rec-number&gt;1378&lt;/rec-number&gt;&lt;foreign-keys&gt;&lt;key app="EN" db-id="psvrpwr2ceafrqerex4pps2hetw90zft02ft" timestamp="1530029527"&gt;1378&lt;/key&gt;&lt;/foreign-keys&gt;&lt;ref-type name="Report"&gt;27&lt;/ref-type&gt;&lt;contributors&gt;&lt;/contributors&gt;&lt;titles&gt;&lt;title&gt;Ending neglected tropical diseases: A gateway to universal health coverage&lt;/title&gt;&lt;secondary-title&gt;Ending Neglected Tropical Diseases: A gateway to Universal Health Coverage&lt;/secondary-title&gt;&lt;/titles&gt;&lt;pages&gt;42&lt;/pages&gt;&lt;dates&gt;&lt;year&gt;2017&lt;/year&gt;&lt;/dates&gt;&lt;publisher&gt;Uniting to Combat Neglected Tropical Diseases&lt;/publisher&gt;&lt;urls&gt;&lt;related-urls&gt;&lt;url&gt;http://unitingtocombatntds.org/wp-content/themes/tetloose/app/staticPages/fifthReport/files/fifth_progress_report_english.pdf&lt;/url&gt;&lt;/related-urls&gt;&lt;/urls&gt;&lt;access-date&gt;June 26, 2018&lt;/access-date&gt;&lt;/record&gt;&lt;/Cite&gt;&lt;/EndNote&gt;</w:instrText>
      </w:r>
      <w:r w:rsidR="00E22A6D">
        <w:fldChar w:fldCharType="separate"/>
      </w:r>
      <w:r w:rsidR="00350A59" w:rsidRPr="00350A59">
        <w:rPr>
          <w:noProof/>
          <w:vertAlign w:val="superscript"/>
        </w:rPr>
        <w:t>21</w:t>
      </w:r>
      <w:r w:rsidR="00E22A6D">
        <w:fldChar w:fldCharType="end"/>
      </w:r>
      <w:r w:rsidR="00EC5A4A">
        <w:t xml:space="preserve"> These pledges were led by the U.K. Department for International Development, which committed £360 million</w:t>
      </w:r>
      <w:r w:rsidR="0000684E">
        <w:t xml:space="preserve"> (&gt;$476 million)</w:t>
      </w:r>
      <w:r w:rsidR="00EC5A4A">
        <w:t xml:space="preserve"> over five years in MDA implementation support.</w:t>
      </w:r>
      <w:r w:rsidR="00E22A6D">
        <w:fldChar w:fldCharType="begin"/>
      </w:r>
      <w:r w:rsidR="00350A59">
        <w:instrText xml:space="preserve"> ADDIN EN.CITE &lt;EndNote&gt;&lt;Cite&gt;&lt;Author&gt;Department for International Development&lt;/Author&gt;&lt;Year&gt;2017&lt;/Year&gt;&lt;RecNum&gt;1377&lt;/RecNum&gt;&lt;DisplayText&gt;&lt;style face="superscript"&gt;22&lt;/style&gt;&lt;/DisplayText&gt;&lt;record&gt;&lt;rec-number&gt;1377&lt;/rec-number&gt;&lt;foreign-keys&gt;&lt;key app="EN" db-id="psvrpwr2ceafrqerex4pps2hetw90zft02ft" timestamp="1530029189"&gt;1377&lt;/key&gt;&lt;/foreign-keys&gt;&lt;ref-type name="Press Release"&gt;63&lt;/ref-type&gt;&lt;contributors&gt;&lt;authors&gt;&lt;author&gt;Department for International Development,&lt;/author&gt;&lt;/authors&gt;&lt;/contributors&gt;&lt;titles&gt;&lt;title&gt;UK to protect 200 million people from tropical diseases&lt;/title&gt;&lt;/titles&gt;&lt;dates&gt;&lt;year&gt;2017&lt;/year&gt;&lt;pub-dates&gt;&lt;date&gt;April 16, 2017&lt;/date&gt;&lt;/pub-dates&gt;&lt;/dates&gt;&lt;pub-location&gt;London&lt;/pub-location&gt;&lt;urls&gt;&lt;related-urls&gt;&lt;url&gt;https://www.gov.uk/government/news/uk-to-protect-200-million-people-from-tropical-diseases&lt;/url&gt;&lt;/related-urls&gt;&lt;/urls&gt;&lt;access-date&gt;June 26, 2018&lt;/access-date&gt;&lt;/record&gt;&lt;/Cite&gt;&lt;/EndNote&gt;</w:instrText>
      </w:r>
      <w:r w:rsidR="00E22A6D">
        <w:fldChar w:fldCharType="separate"/>
      </w:r>
      <w:r w:rsidR="00350A59" w:rsidRPr="00350A59">
        <w:rPr>
          <w:noProof/>
          <w:vertAlign w:val="superscript"/>
        </w:rPr>
        <w:t>22</w:t>
      </w:r>
      <w:r w:rsidR="00E22A6D">
        <w:fldChar w:fldCharType="end"/>
      </w:r>
      <w:r w:rsidR="00AF3D73">
        <w:t xml:space="preserve"> </w:t>
      </w:r>
      <w:r w:rsidR="004819E3">
        <w:t>All received and pledged</w:t>
      </w:r>
      <w:r w:rsidR="00DC74CB">
        <w:t xml:space="preserve"> </w:t>
      </w:r>
      <w:r w:rsidR="000828D5">
        <w:t xml:space="preserve">medicine </w:t>
      </w:r>
      <w:r w:rsidR="00E664B9">
        <w:t>donations for NTDs</w:t>
      </w:r>
      <w:r w:rsidR="00DC74CB">
        <w:t xml:space="preserve"> and MDA have</w:t>
      </w:r>
      <w:r w:rsidR="00E664B9">
        <w:t xml:space="preserve"> </w:t>
      </w:r>
      <w:r w:rsidR="00DC74CB">
        <w:t>been valued at</w:t>
      </w:r>
      <w:r w:rsidR="00E664B9">
        <w:t xml:space="preserve"> </w:t>
      </w:r>
      <w:r w:rsidR="005345EF">
        <w:t xml:space="preserve">~£13 billion </w:t>
      </w:r>
      <w:r w:rsidR="00E664B9">
        <w:t>($17 billion</w:t>
      </w:r>
      <w:r w:rsidR="00E664B9" w:rsidRPr="00E22A6D">
        <w:t>)</w:t>
      </w:r>
      <w:r w:rsidR="00CB5EB3">
        <w:fldChar w:fldCharType="begin"/>
      </w:r>
      <w:r w:rsidR="00350A59">
        <w:instrText xml:space="preserve"> ADDIN EN.CITE &lt;EndNote&gt;&lt;Cite ExcludeAuth="1"&gt;&lt;Year&gt;2017&lt;/Year&gt;&lt;RecNum&gt;1378&lt;/RecNum&gt;&lt;DisplayText&gt;&lt;style face="superscript"&gt;21&lt;/style&gt;&lt;/DisplayText&gt;&lt;record&gt;&lt;rec-number&gt;1378&lt;/rec-number&gt;&lt;foreign-keys&gt;&lt;key app="EN" db-id="psvrpwr2ceafrqerex4pps2hetw90zft02ft" timestamp="1530029527"&gt;1378&lt;/key&gt;&lt;/foreign-keys&gt;&lt;ref-type name="Report"&gt;27&lt;/ref-type&gt;&lt;contributors&gt;&lt;/contributors&gt;&lt;titles&gt;&lt;title&gt;Ending neglected tropical diseases: A gateway to universal health coverage&lt;/title&gt;&lt;secondary-title&gt;Ending Neglected Tropical Diseases: A gateway to Universal Health Coverage&lt;/secondary-title&gt;&lt;/titles&gt;&lt;pages&gt;42&lt;/pages&gt;&lt;dates&gt;&lt;year&gt;2017&lt;/year&gt;&lt;/dates&gt;&lt;publisher&gt;Uniting to Combat Neglected Tropical Diseases&lt;/publisher&gt;&lt;urls&gt;&lt;related-urls&gt;&lt;url&gt;http://unitingtocombatntds.org/wp-content/themes/tetloose/app/staticPages/fifthReport/files/fifth_progress_report_english.pdf&lt;/url&gt;&lt;/related-urls&gt;&lt;/urls&gt;&lt;access-date&gt;June 26, 2018&lt;/access-date&gt;&lt;/record&gt;&lt;/Cite&gt;&lt;/EndNote&gt;</w:instrText>
      </w:r>
      <w:r w:rsidR="00CB5EB3">
        <w:fldChar w:fldCharType="separate"/>
      </w:r>
      <w:r w:rsidR="00350A59" w:rsidRPr="00350A59">
        <w:rPr>
          <w:noProof/>
          <w:vertAlign w:val="superscript"/>
        </w:rPr>
        <w:t>21</w:t>
      </w:r>
      <w:r w:rsidR="00CB5EB3">
        <w:fldChar w:fldCharType="end"/>
      </w:r>
      <w:r w:rsidR="00DC74CB">
        <w:t xml:space="preserve">, </w:t>
      </w:r>
      <w:r w:rsidR="00A2430E">
        <w:t>al</w:t>
      </w:r>
      <w:r w:rsidR="00DC74CB">
        <w:t xml:space="preserve">though it is not transparent how </w:t>
      </w:r>
      <w:r w:rsidR="000828D5">
        <w:t xml:space="preserve">medicine </w:t>
      </w:r>
      <w:r w:rsidR="0097476A">
        <w:t>costs</w:t>
      </w:r>
      <w:r w:rsidR="00DC74CB">
        <w:t xml:space="preserve"> were estimated.</w:t>
      </w:r>
    </w:p>
    <w:p w14:paraId="5FD7C102" w14:textId="1690E7A6" w:rsidR="00BE09BE" w:rsidRDefault="00BE09BE" w:rsidP="00541D24">
      <w:pPr>
        <w:rPr>
          <w:b/>
        </w:rPr>
      </w:pPr>
    </w:p>
    <w:p w14:paraId="50139269" w14:textId="11E491D7" w:rsidR="0058768E" w:rsidRDefault="00976372" w:rsidP="00541D24">
      <w:pPr>
        <w:rPr>
          <w:b/>
        </w:rPr>
      </w:pPr>
      <w:r>
        <w:rPr>
          <w:b/>
        </w:rPr>
        <w:t xml:space="preserve">Two-thirds </w:t>
      </w:r>
      <w:r w:rsidR="005D2FE3">
        <w:rPr>
          <w:b/>
        </w:rPr>
        <w:t xml:space="preserve">of the way: translating </w:t>
      </w:r>
      <w:r w:rsidR="0058768E">
        <w:rPr>
          <w:b/>
        </w:rPr>
        <w:t xml:space="preserve">massive </w:t>
      </w:r>
      <w:r w:rsidR="00BE52B6">
        <w:rPr>
          <w:b/>
        </w:rPr>
        <w:t>medicine</w:t>
      </w:r>
      <w:r w:rsidR="005D2FE3">
        <w:rPr>
          <w:b/>
        </w:rPr>
        <w:t xml:space="preserve"> donations in</w:t>
      </w:r>
      <w:r w:rsidR="0058768E">
        <w:rPr>
          <w:b/>
        </w:rPr>
        <w:t xml:space="preserve">to equitable </w:t>
      </w:r>
      <w:r w:rsidR="005D2FE3">
        <w:rPr>
          <w:b/>
        </w:rPr>
        <w:t>treatment</w:t>
      </w:r>
    </w:p>
    <w:p w14:paraId="0B90DB5B" w14:textId="12847EB1" w:rsidR="00A566E5" w:rsidRDefault="00466EEB" w:rsidP="00520875">
      <w:r>
        <w:t xml:space="preserve">MDA </w:t>
      </w:r>
      <w:r w:rsidR="0058768E">
        <w:t xml:space="preserve">is at the heart of </w:t>
      </w:r>
      <w:r>
        <w:t>the WHO’s access strategy for PC-NTDs.</w:t>
      </w:r>
      <w:r>
        <w:fldChar w:fldCharType="begin"/>
      </w:r>
      <w:r w:rsidR="009C4E43">
        <w:instrText xml:space="preserve"> ADDIN EN.CITE &lt;EndNote&gt;&lt;Cite&gt;&lt;Author&gt;World Health Organization&lt;/Author&gt;&lt;Year&gt;2006&lt;/Year&gt;&lt;RecNum&gt;130&lt;/RecNum&gt;&lt;DisplayText&gt;&lt;style face="superscript"&gt;14&lt;/style&gt;&lt;/DisplayText&gt;&lt;record&gt;&lt;rec-number&gt;130&lt;/rec-number&gt;&lt;foreign-keys&gt;&lt;key app="EN" db-id="psvrpwr2ceafrqerex4pps2hetw90zft02ft" timestamp="0"&gt;130&lt;/key&gt;&lt;/foreign-keys&gt;&lt;ref-type name="Report"&gt;27&lt;/ref-type&gt;&lt;contributors&gt;&lt;authors&gt;&lt;author&gt;World Health Organization,&lt;/author&gt;&lt;/authors&gt;&lt;subsidiary-authors&gt;&lt;author&gt;Department of Control of Neglected Tropical Diseases&lt;/author&gt;&lt;/subsidiary-authors&gt;&lt;/contributors&gt;&lt;titles&gt;&lt;title&gt;Preventive Chemotherapy in Human Helminthiases, Coordinated Use of Anthelminthic Drugs in Control Interventions: A manual for Health Professionals and Programme Managers&lt;/title&gt;&lt;/titles&gt;&lt;pages&gt;74&lt;/pages&gt;&lt;dates&gt;&lt;year&gt;2006&lt;/year&gt;&lt;/dates&gt;&lt;urls&gt;&lt;related-urls&gt;&lt;url&gt;http://www.who.int/neglected_diseases/preventive_chemotherapy/en/&lt;/url&gt;&lt;/related-urls&gt;&lt;/urls&gt;&lt;/record&gt;&lt;/Cite&gt;&lt;/EndNote&gt;</w:instrText>
      </w:r>
      <w:r>
        <w:fldChar w:fldCharType="separate"/>
      </w:r>
      <w:r w:rsidR="009C4E43" w:rsidRPr="009C4E43">
        <w:rPr>
          <w:noProof/>
          <w:vertAlign w:val="superscript"/>
        </w:rPr>
        <w:t>14</w:t>
      </w:r>
      <w:r>
        <w:fldChar w:fldCharType="end"/>
      </w:r>
      <w:r w:rsidR="00BE02FD">
        <w:t xml:space="preserve"> </w:t>
      </w:r>
      <w:r w:rsidR="00BE52B6">
        <w:t xml:space="preserve">Donated medicines </w:t>
      </w:r>
      <w:r w:rsidR="00BE02FD">
        <w:t>and blanket treatment campaigns</w:t>
      </w:r>
      <w:r>
        <w:t xml:space="preserve"> </w:t>
      </w:r>
      <w:r w:rsidR="0058768E">
        <w:t xml:space="preserve">have proven </w:t>
      </w:r>
      <w:r>
        <w:t xml:space="preserve">crucial </w:t>
      </w:r>
      <w:r w:rsidR="00BE02FD">
        <w:t>for</w:t>
      </w:r>
      <w:r w:rsidR="00911986">
        <w:t xml:space="preserve"> increasing advocacy, </w:t>
      </w:r>
      <w:r>
        <w:t xml:space="preserve">establishing initial </w:t>
      </w:r>
      <w:r>
        <w:lastRenderedPageBreak/>
        <w:t xml:space="preserve">treatment </w:t>
      </w:r>
      <w:r w:rsidR="009A5981">
        <w:t>regimens</w:t>
      </w:r>
      <w:r w:rsidR="0058768E">
        <w:t xml:space="preserve">, and </w:t>
      </w:r>
      <w:r w:rsidR="00911986">
        <w:t>substantially</w:t>
      </w:r>
      <w:r w:rsidR="003C17AA">
        <w:t xml:space="preserve"> controlling or </w:t>
      </w:r>
      <w:r w:rsidR="00911986">
        <w:t xml:space="preserve">progressing towards </w:t>
      </w:r>
      <w:r w:rsidR="003C17AA">
        <w:t xml:space="preserve">eliminating the most prevalent </w:t>
      </w:r>
      <w:r w:rsidR="0058768E">
        <w:t>NTDs</w:t>
      </w:r>
      <w:r w:rsidR="003C17AA">
        <w:t>.</w:t>
      </w:r>
      <w:r w:rsidR="0058768E">
        <w:t xml:space="preserve"> </w:t>
      </w:r>
      <w:r w:rsidR="006425F3">
        <w:t>However, these steps are insufficient to ensure</w:t>
      </w:r>
      <w:r w:rsidR="004D44DA">
        <w:t xml:space="preserve"> equitable access to</w:t>
      </w:r>
      <w:r w:rsidR="00687D5D">
        <w:t xml:space="preserve"> treatment</w:t>
      </w:r>
      <w:r w:rsidR="004D44DA">
        <w:t xml:space="preserve">. </w:t>
      </w:r>
      <w:r w:rsidR="00687D5D">
        <w:t>In Figure 1, w</w:t>
      </w:r>
      <w:r w:rsidR="006C5A47">
        <w:t xml:space="preserve">e propose a conceptual framework for </w:t>
      </w:r>
      <w:r w:rsidR="00FB6569">
        <w:t>the sustainable treatment of NTDs</w:t>
      </w:r>
      <w:r w:rsidR="006C5A47">
        <w:t xml:space="preserve">. </w:t>
      </w:r>
      <w:r w:rsidR="00AF0C91">
        <w:t>Medicine</w:t>
      </w:r>
      <w:r w:rsidR="002161D3">
        <w:t xml:space="preserve"> donations and ‘</w:t>
      </w:r>
      <w:r>
        <w:t>rapid-impact</w:t>
      </w:r>
      <w:r w:rsidR="002161D3">
        <w:t>’</w:t>
      </w:r>
      <w:r w:rsidR="00AC7DDC">
        <w:t xml:space="preserve"> treatment strategies</w:t>
      </w:r>
      <w:r w:rsidR="00A70F43">
        <w:t xml:space="preserve"> </w:t>
      </w:r>
      <w:r w:rsidR="00802D9D">
        <w:t>constitute</w:t>
      </w:r>
      <w:r w:rsidR="002161D3">
        <w:t xml:space="preserve"> </w:t>
      </w:r>
      <w:r w:rsidR="003C17AA">
        <w:t xml:space="preserve">essential </w:t>
      </w:r>
      <w:r w:rsidR="00FA72B3">
        <w:t xml:space="preserve">early </w:t>
      </w:r>
      <w:r>
        <w:t>steps towards deliv</w:t>
      </w:r>
      <w:r w:rsidR="00802D9D">
        <w:t>ering</w:t>
      </w:r>
      <w:r>
        <w:t xml:space="preserve"> </w:t>
      </w:r>
      <w:r w:rsidR="000828D5">
        <w:t xml:space="preserve">medicines </w:t>
      </w:r>
      <w:r>
        <w:t>in a sustainable manner to at-risk individuals</w:t>
      </w:r>
      <w:r w:rsidR="002161D3">
        <w:t>.</w:t>
      </w:r>
      <w:r w:rsidR="003C17AA">
        <w:t xml:space="preserve"> </w:t>
      </w:r>
      <w:r w:rsidR="006C5A47">
        <w:t>T</w:t>
      </w:r>
      <w:r w:rsidR="000839FC">
        <w:t>hese early steps</w:t>
      </w:r>
      <w:r w:rsidR="00EE46A5">
        <w:t xml:space="preserve"> </w:t>
      </w:r>
      <w:r w:rsidR="000839FC">
        <w:t xml:space="preserve">brought </w:t>
      </w:r>
      <w:r w:rsidR="00E221BD">
        <w:t xml:space="preserve">MDA </w:t>
      </w:r>
      <w:r w:rsidR="003C17AA">
        <w:t xml:space="preserve">70% </w:t>
      </w:r>
      <w:r w:rsidR="00F91CC7">
        <w:t>(3·</w:t>
      </w:r>
      <w:r w:rsidR="000839FC">
        <w:t xml:space="preserve">5/5 steps) </w:t>
      </w:r>
      <w:r w:rsidR="003C17AA">
        <w:t xml:space="preserve">of the way along the </w:t>
      </w:r>
      <w:r w:rsidR="00EE46A5">
        <w:t xml:space="preserve">critical </w:t>
      </w:r>
      <w:r w:rsidR="003C17AA">
        <w:t>path</w:t>
      </w:r>
      <w:r w:rsidR="000839FC">
        <w:t xml:space="preserve"> to equitable treatment access</w:t>
      </w:r>
      <w:r w:rsidR="00EE46A5">
        <w:t xml:space="preserve">. </w:t>
      </w:r>
      <w:r w:rsidR="00143297">
        <w:t xml:space="preserve">In the 1970s, </w:t>
      </w:r>
      <w:r w:rsidR="00BE0F70">
        <w:t xml:space="preserve">substantial progress for </w:t>
      </w:r>
      <w:r w:rsidR="00143297">
        <w:t xml:space="preserve">disease prioritization (step 1), treatment design (step 2), </w:t>
      </w:r>
      <w:r w:rsidR="00BE0F70">
        <w:t xml:space="preserve">and </w:t>
      </w:r>
      <w:r w:rsidR="00143297">
        <w:t xml:space="preserve">market availability (step 3) </w:t>
      </w:r>
      <w:r w:rsidR="009652ED">
        <w:t xml:space="preserve">for NTDs was observed. </w:t>
      </w:r>
      <w:r w:rsidR="00BE0F70">
        <w:t xml:space="preserve">First generation </w:t>
      </w:r>
      <w:r w:rsidR="00313AB6" w:rsidRPr="008002E1">
        <w:t>en masse</w:t>
      </w:r>
      <w:r w:rsidR="00313AB6">
        <w:t xml:space="preserve"> treatment</w:t>
      </w:r>
      <w:r w:rsidR="00BE0F70">
        <w:t xml:space="preserve"> programmes were form</w:t>
      </w:r>
      <w:r w:rsidR="00A31C65">
        <w:t>ed</w:t>
      </w:r>
      <w:r w:rsidR="00BE0F70">
        <w:t>.</w:t>
      </w:r>
      <w:r w:rsidR="00303EFD">
        <w:fldChar w:fldCharType="begin"/>
      </w:r>
      <w:r w:rsidR="00350A59">
        <w:instrText xml:space="preserve"> ADDIN EN.CITE &lt;EndNote&gt;&lt;Cite&gt;&lt;Author&gt;Webster&lt;/Author&gt;&lt;Year&gt;2014&lt;/Year&gt;&lt;RecNum&gt;603&lt;/RecNum&gt;&lt;DisplayText&gt;&lt;style face="superscript"&gt;23&lt;/style&gt;&lt;/DisplayText&gt;&lt;record&gt;&lt;rec-number&gt;603&lt;/rec-number&gt;&lt;foreign-keys&gt;&lt;key app="EN" db-id="psvrpwr2ceafrqerex4pps2hetw90zft02ft" timestamp="1443441873"&gt;603&lt;/key&gt;&lt;/foreign-keys&gt;&lt;ref-type name="Journal Article"&gt;17&lt;/ref-type&gt;&lt;contributors&gt;&lt;authors&gt;&lt;author&gt;Webster, Joanne P.&lt;/author&gt;&lt;author&gt;Molyneux, David H.&lt;/author&gt;&lt;author&gt;Hotez, Peter J.&lt;/author&gt;&lt;author&gt;Fenwick, Alan&lt;/author&gt;&lt;/authors&gt;&lt;/contributors&gt;&lt;titles&gt;&lt;title&gt;The contribution of mass drug administration to global health: past, present and future&lt;/title&gt;&lt;secondary-title&gt;Philosophical Transactions of the Royal Society of London B: Biological Sciences&lt;/secondary-title&gt;&lt;/titles&gt;&lt;periodical&gt;&lt;full-title&gt;Philosophical Transactions of the Royal Society of London B: Biological Sciences&lt;/full-title&gt;&lt;/periodical&gt;&lt;volume&gt;369&lt;/volume&gt;&lt;number&gt;1645&lt;/number&gt;&lt;dates&gt;&lt;year&gt;2014&lt;/year&gt;&lt;/dates&gt;&lt;work-type&gt;10.1098/rstb.2013.0434&lt;/work-type&gt;&lt;urls&gt;&lt;related-urls&gt;&lt;url&gt;http://rstb.royalsocietypublishing.org/content/369/1645/20130434.abstract&lt;/url&gt;&lt;/related-urls&gt;&lt;/urls&gt;&lt;/record&gt;&lt;/Cite&gt;&lt;/EndNote&gt;</w:instrText>
      </w:r>
      <w:r w:rsidR="00303EFD">
        <w:fldChar w:fldCharType="separate"/>
      </w:r>
      <w:r w:rsidR="00350A59" w:rsidRPr="00350A59">
        <w:rPr>
          <w:noProof/>
          <w:vertAlign w:val="superscript"/>
        </w:rPr>
        <w:t>23</w:t>
      </w:r>
      <w:r w:rsidR="00303EFD">
        <w:fldChar w:fldCharType="end"/>
      </w:r>
      <w:r w:rsidR="003B3702">
        <w:t xml:space="preserve"> </w:t>
      </w:r>
      <w:r w:rsidR="003B3702">
        <w:fldChar w:fldCharType="begin"/>
      </w:r>
      <w:r w:rsidR="000878CD">
        <w:instrText xml:space="preserve"> ADDIN EN.CITE &lt;EndNote&gt;&lt;Cite&gt;&lt;Author&gt;Keating&lt;/Author&gt;&lt;Year&gt;2017&lt;/Year&gt;&lt;RecNum&gt;1392&lt;/RecNum&gt;&lt;DisplayText&gt;&lt;style face="superscript"&gt;24,25&lt;/style&gt;&lt;/DisplayText&gt;&lt;record&gt;&lt;rec-number&gt;1392&lt;/rec-number&gt;&lt;foreign-keys&gt;&lt;key app="EN" db-id="psvrpwr2ceafrqerex4pps2hetw90zft02ft" timestamp="1530962903"&gt;1392&lt;/key&gt;&lt;/foreign-keys&gt;&lt;ref-type name="Book"&gt;6&lt;/ref-type&gt;&lt;contributors&gt;&lt;authors&gt;&lt;author&gt;Conrad Keating&lt;/author&gt;&lt;/authors&gt;&lt;/contributors&gt;&lt;titles&gt;&lt;title&gt;Kenneth Warren and the Great Neglected Diseases of Mankind Programme&lt;/title&gt;&lt;/titles&gt;&lt;pages&gt;150&lt;/pages&gt;&lt;dates&gt;&lt;year&gt;2017&lt;/year&gt;&lt;/dates&gt;&lt;publisher&gt;Springer International Publishing&lt;/publisher&gt;&lt;urls&gt;&lt;/urls&gt;&lt;/record&gt;&lt;/Cite&gt;&lt;Cite&gt;&lt;Author&gt;Warren&lt;/Author&gt;&lt;Year&gt;1993&lt;/Year&gt;&lt;RecNum&gt;1397&lt;/RecNum&gt;&lt;record&gt;&lt;rec-number&gt;1397&lt;/rec-number&gt;&lt;foreign-keys&gt;&lt;key app="EN" db-id="psvrpwr2ceafrqerex4pps2hetw90zft02ft" timestamp="1531050513"&gt;1397&lt;/key&gt;&lt;/foreign-keys&gt;&lt;ref-type name="Electronic Book Section"&gt;60&lt;/ref-type&gt;&lt;contributors&gt;&lt;authors&gt;&lt;author&gt;Kenneth Warren&lt;/author&gt;&lt;author&gt;Donald Bundy&lt;/author&gt;&lt;author&gt;Roy Anderson&lt;/author&gt;&lt;author&gt;AR David&lt;/author&gt;&lt;author&gt;Donald Henderson&lt;/author&gt;&lt;author&gt;Dean Jamison&lt;/author&gt;&lt;author&gt;Nicholas Prescott&lt;/author&gt;&lt;author&gt;Alfred Senft&lt;/author&gt;&lt;/authors&gt;&lt;secondary-authors&gt;&lt;author&gt;WH Mosley&lt;/author&gt;&lt;author&gt;DT Jamison&lt;/author&gt;&lt;author&gt;AR Measham&lt;/author&gt;&lt;author&gt;JL Bobadilla&lt;/author&gt;&lt;/secondary-authors&gt;&lt;/contributors&gt;&lt;titles&gt;&lt;title&gt;Helminth infection: public health significance of helminth infection strategies for control of helminth infection chemoprophylaxis as a primary strategy&lt;/title&gt;&lt;tertiary-title&gt;Disease Control Priorities in Developing Countries&lt;/tertiary-title&gt;&lt;/titles&gt;&lt;pages&gt;131-160&lt;/pages&gt;&lt;number&gt;7&lt;/number&gt;&lt;edition&gt;1&lt;/edition&gt;&lt;dates&gt;&lt;year&gt;1993&lt;/year&gt;&lt;/dates&gt;&lt;pub-location&gt;Washington, DC&lt;/pub-location&gt;&lt;publisher&gt;World Bank&lt;/publisher&gt;&lt;urls&gt;&lt;related-urls&gt;&lt;url&gt;http://documents.worldbank.org/curated/en/705591468320064221/Disease-control-priorities-in-developing-countries&lt;/url&gt;&lt;/related-urls&gt;&lt;/urls&gt;&lt;access-date&gt;July 8, 2018&lt;/access-date&gt;&lt;/record&gt;&lt;/Cite&gt;&lt;/EndNote&gt;</w:instrText>
      </w:r>
      <w:r w:rsidR="003B3702">
        <w:fldChar w:fldCharType="separate"/>
      </w:r>
      <w:r w:rsidR="000878CD" w:rsidRPr="000878CD">
        <w:rPr>
          <w:noProof/>
          <w:vertAlign w:val="superscript"/>
        </w:rPr>
        <w:t>24,25</w:t>
      </w:r>
      <w:r w:rsidR="003B3702">
        <w:fldChar w:fldCharType="end"/>
      </w:r>
      <w:r w:rsidR="00BE0F70">
        <w:t xml:space="preserve"> </w:t>
      </w:r>
      <w:r w:rsidR="00573C3E">
        <w:t>T</w:t>
      </w:r>
      <w:r w:rsidR="00143297">
        <w:t>he Onchocerciasis Control Progr</w:t>
      </w:r>
      <w:r w:rsidR="00BE0F70">
        <w:t xml:space="preserve">amme </w:t>
      </w:r>
      <w:r w:rsidR="00686B60">
        <w:t xml:space="preserve">(OCP) </w:t>
      </w:r>
      <w:r w:rsidR="00BE0F70">
        <w:t>was set up in</w:t>
      </w:r>
      <w:r w:rsidR="00143297">
        <w:t xml:space="preserve"> 1974</w:t>
      </w:r>
      <w:r w:rsidR="00686B60">
        <w:t xml:space="preserve">. </w:t>
      </w:r>
      <w:r w:rsidR="00E862AA">
        <w:t>In 1995, treatment for onchocerciasis rapidly expanded</w:t>
      </w:r>
      <w:r w:rsidR="00143297">
        <w:t xml:space="preserve"> within West Africa </w:t>
      </w:r>
      <w:r w:rsidR="00BE0F70">
        <w:t>due to ‘unlimited’ donations of ivermectin by Merck Sharp and Dohme</w:t>
      </w:r>
      <w:r w:rsidR="007A627F">
        <w:t xml:space="preserve"> for the establishment of the African Programme for Onchocerciasis Control (APOC)</w:t>
      </w:r>
      <w:r w:rsidR="00BE0F70">
        <w:t>.</w:t>
      </w:r>
      <w:r w:rsidR="00174260">
        <w:fldChar w:fldCharType="begin"/>
      </w:r>
      <w:r w:rsidR="00350A59">
        <w:instrText xml:space="preserve"> ADDIN EN.CITE &lt;EndNote&gt;&lt;Cite&gt;&lt;Author&gt;Molyneux&lt;/Author&gt;&lt;Year&gt;1995&lt;/Year&gt;&lt;RecNum&gt;1394&lt;/RecNum&gt;&lt;DisplayText&gt;&lt;style face="superscript"&gt;26&lt;/style&gt;&lt;/DisplayText&gt;&lt;record&gt;&lt;rec-number&gt;1394&lt;/rec-number&gt;&lt;foreign-keys&gt;&lt;key app="EN" db-id="psvrpwr2ceafrqerex4pps2hetw90zft02ft" timestamp="1531042549"&gt;1394&lt;/key&gt;&lt;/foreign-keys&gt;&lt;ref-type name="Journal Article"&gt;17&lt;/ref-type&gt;&lt;contributors&gt;&lt;authors&gt;&lt;author&gt;Molyneux, D. H.&lt;/author&gt;&lt;/authors&gt;&lt;/contributors&gt;&lt;titles&gt;&lt;title&gt;Onchocerciasis control in West Africa: Current status and future of the onchocerciasis control programme&lt;/title&gt;&lt;secondary-title&gt;Parasitology Today&lt;/secondary-title&gt;&lt;/titles&gt;&lt;periodical&gt;&lt;full-title&gt;Parasitology Today&lt;/full-title&gt;&lt;/periodical&gt;&lt;pages&gt;399-402&lt;/pages&gt;&lt;volume&gt;11&lt;/volume&gt;&lt;number&gt;11&lt;/number&gt;&lt;dates&gt;&lt;year&gt;1995&lt;/year&gt;&lt;/dates&gt;&lt;publisher&gt;Elsevier&lt;/publisher&gt;&lt;isbn&gt;0169-4758&lt;/isbn&gt;&lt;urls&gt;&lt;related-urls&gt;&lt;url&gt;http://dx.doi.org/10.1016/0169-4758(95)80016-6&lt;/url&gt;&lt;/related-urls&gt;&lt;/urls&gt;&lt;electronic-resource-num&gt;10.1016/0169-4758(95)80016-6&lt;/electronic-resource-num&gt;&lt;access-date&gt;2018/07/08&lt;/access-date&gt;&lt;/record&gt;&lt;/Cite&gt;&lt;/EndNote&gt;</w:instrText>
      </w:r>
      <w:r w:rsidR="00174260">
        <w:fldChar w:fldCharType="separate"/>
      </w:r>
      <w:r w:rsidR="00350A59" w:rsidRPr="00350A59">
        <w:rPr>
          <w:noProof/>
          <w:vertAlign w:val="superscript"/>
        </w:rPr>
        <w:t>26</w:t>
      </w:r>
      <w:r w:rsidR="00174260">
        <w:fldChar w:fldCharType="end"/>
      </w:r>
      <w:r w:rsidR="003B3702">
        <w:t xml:space="preserve"> </w:t>
      </w:r>
      <w:r w:rsidR="007A627F">
        <w:t xml:space="preserve">The reach of MDA accelerated under APOC, serving as a paradigm for additional PC-NTD programmes. </w:t>
      </w:r>
      <w:r w:rsidR="003B3702">
        <w:t>I</w:t>
      </w:r>
      <w:r w:rsidR="007A627F">
        <w:t>n the early 2000s, i</w:t>
      </w:r>
      <w:r w:rsidR="00BE0F70">
        <w:t>ncrease</w:t>
      </w:r>
      <w:r w:rsidR="000446E8">
        <w:t>d</w:t>
      </w:r>
      <w:r w:rsidR="00BE0F70">
        <w:t xml:space="preserve"> advocacy </w:t>
      </w:r>
      <w:r w:rsidR="007A627F">
        <w:t>for schistosomiasis, lymphatic filariasis, trachoma, and STHs</w:t>
      </w:r>
      <w:r w:rsidR="007A627F" w:rsidDel="007A627F">
        <w:t xml:space="preserve"> </w:t>
      </w:r>
      <w:r w:rsidR="00BE0F70">
        <w:t>enable</w:t>
      </w:r>
      <w:r w:rsidR="000446E8">
        <w:t>d</w:t>
      </w:r>
      <w:r w:rsidR="00BE0F70">
        <w:t xml:space="preserve"> further expansion of MDA</w:t>
      </w:r>
      <w:r w:rsidR="000839FC">
        <w:t>.</w:t>
      </w:r>
      <w:r w:rsidR="00174260">
        <w:fldChar w:fldCharType="begin">
          <w:fldData xml:space="preserve">PEVuZE5vdGU+PENpdGU+PEF1dGhvcj5Nb2x5bmV1eDwvQXV0aG9yPjxZZWFyPjIwMDU8L1llYXI+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</w:fldData>
        </w:fldChar>
      </w:r>
      <w:r w:rsidR="000878CD">
        <w:instrText xml:space="preserve"> ADDIN EN.CITE </w:instrText>
      </w:r>
      <w:r w:rsidR="000878CD">
        <w:fldChar w:fldCharType="begin">
          <w:fldData xml:space="preserve">PEVuZE5vdGU+PENpdGU+PEF1dGhvcj5Nb2x5bmV1eDwvQXV0aG9yPjxZZWFyPjIwMDU8L1llYXI+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</w:fldData>
        </w:fldChar>
      </w:r>
      <w:r w:rsidR="000878CD">
        <w:instrText xml:space="preserve"> ADDIN EN.CITE.DATA </w:instrText>
      </w:r>
      <w:r w:rsidR="000878CD">
        <w:fldChar w:fldCharType="end"/>
      </w:r>
      <w:r w:rsidR="00174260">
        <w:fldChar w:fldCharType="separate"/>
      </w:r>
      <w:r w:rsidR="000878CD" w:rsidRPr="000878CD">
        <w:rPr>
          <w:noProof/>
          <w:vertAlign w:val="superscript"/>
        </w:rPr>
        <w:t>14,23,27,28</w:t>
      </w:r>
      <w:r w:rsidR="00174260">
        <w:fldChar w:fldCharType="end"/>
      </w:r>
      <w:r w:rsidR="00303EFD">
        <w:t xml:space="preserve"> </w:t>
      </w:r>
      <w:r w:rsidR="00313AB6">
        <w:t>This advocacy</w:t>
      </w:r>
      <w:r w:rsidR="00FF56C0" w:rsidRPr="002961EB">
        <w:rPr>
          <w:noProof/>
          <w:vertAlign w:val="superscript"/>
        </w:rPr>
        <w:t>26</w:t>
      </w:r>
      <w:r w:rsidR="00313AB6">
        <w:t xml:space="preserve"> </w:t>
      </w:r>
      <w:r w:rsidR="00CC4008">
        <w:t xml:space="preserve">garnered </w:t>
      </w:r>
      <w:r w:rsidR="00A566E5">
        <w:t xml:space="preserve">critical </w:t>
      </w:r>
      <w:r w:rsidR="00CC4008">
        <w:t xml:space="preserve">resources </w:t>
      </w:r>
      <w:r w:rsidR="009D30D6">
        <w:t>to provide</w:t>
      </w:r>
      <w:r w:rsidR="00294D89">
        <w:t xml:space="preserve"> </w:t>
      </w:r>
      <w:r w:rsidR="00A566E5">
        <w:t>treatment</w:t>
      </w:r>
      <w:r w:rsidR="00294D89">
        <w:t xml:space="preserve"> for multiple NTDs in endemic countries</w:t>
      </w:r>
      <w:r w:rsidR="00CB536C">
        <w:t xml:space="preserve"> (</w:t>
      </w:r>
      <w:r w:rsidR="00CC4008">
        <w:t xml:space="preserve">½ of step 4) </w:t>
      </w:r>
      <w:r w:rsidR="00294D89">
        <w:t xml:space="preserve">and </w:t>
      </w:r>
      <w:r w:rsidR="009D30D6">
        <w:t>improve</w:t>
      </w:r>
      <w:r w:rsidR="00641581">
        <w:t>d</w:t>
      </w:r>
      <w:r w:rsidR="00294D89">
        <w:t xml:space="preserve"> the </w:t>
      </w:r>
      <w:r w:rsidR="00313AB6">
        <w:t>market availability</w:t>
      </w:r>
      <w:r w:rsidR="00CC4008">
        <w:t xml:space="preserve"> of</w:t>
      </w:r>
      <w:r w:rsidR="00A566E5">
        <w:t xml:space="preserve"> </w:t>
      </w:r>
      <w:r w:rsidR="000828D5">
        <w:t xml:space="preserve">medicines </w:t>
      </w:r>
      <w:r w:rsidR="00313AB6">
        <w:t>(</w:t>
      </w:r>
      <w:r w:rsidR="00303EFD">
        <w:t xml:space="preserve">step 3, </w:t>
      </w:r>
      <w:r w:rsidR="00313AB6">
        <w:t>Figure 1).</w:t>
      </w:r>
      <w:r w:rsidR="00174260">
        <w:fldChar w:fldCharType="begin"/>
      </w:r>
      <w:r w:rsidR="00350A59">
        <w:instrText xml:space="preserve"> ADDIN EN.CITE &lt;EndNote&gt;&lt;Cite ExcludeAuth="1"&gt;&lt;Year&gt;2012&lt;/Year&gt;&lt;RecNum&gt;1372&lt;/RecNum&gt;&lt;DisplayText&gt;&lt;style face="superscript"&gt;18&lt;/style&gt;&lt;/DisplayText&gt;&lt;record&gt;&lt;rec-number&gt;1372&lt;/rec-number&gt;&lt;foreign-keys&gt;&lt;key app="EN" db-id="psvrpwr2ceafrqerex4pps2hetw90zft02ft" timestamp="1530020443"&gt;1372&lt;/key&gt;&lt;/foreign-keys&gt;&lt;ref-type name="Report"&gt;27&lt;/ref-type&gt;&lt;contributors&gt;&lt;/contributors&gt;&lt;titles&gt;&lt;title&gt;Table of Commitments, London Declaration 2012&lt;/title&gt;&lt;/titles&gt;&lt;dates&gt;&lt;year&gt;2012&lt;/year&gt;&lt;/dates&gt;&lt;pub-location&gt;London&lt;/pub-location&gt;&lt;publisher&gt;Uniting to Combat Neglected Tropical Diseases&lt;/publisher&gt;&lt;urls&gt;&lt;related-urls&gt;&lt;url&gt;http://www.who.int/neglected_diseases/NTD_London_Event_Table_Commitments.pdf&lt;/url&gt;&lt;/related-urls&gt;&lt;/urls&gt;&lt;access-date&gt;June 26, 2018&lt;/access-date&gt;&lt;/record&gt;&lt;/Cite&gt;&lt;/EndNote&gt;</w:instrText>
      </w:r>
      <w:r w:rsidR="00174260">
        <w:fldChar w:fldCharType="separate"/>
      </w:r>
      <w:r w:rsidR="00350A59" w:rsidRPr="00350A59">
        <w:rPr>
          <w:noProof/>
          <w:vertAlign w:val="superscript"/>
        </w:rPr>
        <w:t>18</w:t>
      </w:r>
      <w:r w:rsidR="00174260">
        <w:fldChar w:fldCharType="end"/>
      </w:r>
      <w:r w:rsidR="00CC4008">
        <w:t xml:space="preserve"> </w:t>
      </w:r>
    </w:p>
    <w:p w14:paraId="49BBD51A" w14:textId="77777777" w:rsidR="00A566E5" w:rsidRDefault="00A566E5" w:rsidP="00520875"/>
    <w:p w14:paraId="6048F8C3" w14:textId="465595AA" w:rsidR="005D2FE3" w:rsidRDefault="00FF56C0" w:rsidP="00520875">
      <w:r>
        <w:t>Currently,</w:t>
      </w:r>
      <w:r w:rsidR="002161D3">
        <w:t xml:space="preserve"> </w:t>
      </w:r>
      <w:r w:rsidR="00A36F60">
        <w:t xml:space="preserve">the </w:t>
      </w:r>
      <w:r w:rsidR="00EE46A5">
        <w:t xml:space="preserve">major </w:t>
      </w:r>
      <w:r w:rsidR="002161D3">
        <w:t>focus</w:t>
      </w:r>
      <w:r w:rsidR="00CC4008">
        <w:t xml:space="preserve"> for equitable access to treatment remains on</w:t>
      </w:r>
      <w:r w:rsidR="002161D3">
        <w:t xml:space="preserve"> market </w:t>
      </w:r>
      <w:r w:rsidR="00A36F60">
        <w:t>availability</w:t>
      </w:r>
      <w:r w:rsidR="00CC4008">
        <w:t xml:space="preserve"> (step 3)</w:t>
      </w:r>
      <w:r w:rsidR="0013686D">
        <w:t>.</w:t>
      </w:r>
      <w:r w:rsidR="0013686D">
        <w:fldChar w:fldCharType="begin"/>
      </w:r>
      <w:r w:rsidR="00350A59">
        <w:instrText xml:space="preserve"> ADDIN EN.CITE &lt;EndNote&gt;&lt;Cite&gt;&lt;Author&gt;Lin&lt;/Author&gt;&lt;Year&gt;2018&lt;/Year&gt;&lt;RecNum&gt;1423&lt;/RecNum&gt;&lt;DisplayText&gt;&lt;style face="superscript"&gt;29&lt;/style&gt;&lt;/DisplayText&gt;&lt;record&gt;&lt;rec-number&gt;1423&lt;/rec-number&gt;&lt;foreign-keys&gt;&lt;key app="EN" db-id="psvrpwr2ceafrqerex4pps2hetw90zft02ft" timestamp="1535642233"&gt;1423&lt;/key&gt;&lt;/foreign-keys&gt;&lt;ref-type name="Journal Article"&gt;17&lt;/ref-type&gt;&lt;contributors&gt;&lt;authors&gt;&lt;author&gt;Lin, William M.&lt;/author&gt;&lt;author&gt;Addiss, David G.&lt;/author&gt;&lt;/authors&gt;&lt;/contributors&gt;&lt;titles&gt;&lt;title&gt;Sustainable access to deworming drugs in a changing landscape&lt;/title&gt;&lt;secondary-title&gt;The Lancet Infectious Diseases&lt;/secondary-title&gt;&lt;/titles&gt;&lt;periodical&gt;&lt;full-title&gt;The Lancet Infectious Diseases&lt;/full-title&gt;&lt;/periodical&gt;&lt;volume&gt;In press&lt;/volume&gt;&lt;dates&gt;&lt;year&gt;2018&lt;/year&gt;&lt;/dates&gt;&lt;publisher&gt;Elsevier&lt;/publisher&gt;&lt;isbn&gt;1473-3099&lt;/isbn&gt;&lt;urls&gt;&lt;related-urls&gt;&lt;url&gt;https://doi.org/10.1016/S1473-3099(18)30351-7&lt;/url&gt;&lt;/related-urls&gt;&lt;/urls&gt;&lt;electronic-resource-num&gt;10.1016/S1473-3099(18)30351-7&lt;/electronic-resource-num&gt;&lt;access-date&gt;2018/08/30&lt;/access-date&gt;&lt;/record&gt;&lt;/Cite&gt;&lt;/EndNote&gt;</w:instrText>
      </w:r>
      <w:r w:rsidR="0013686D">
        <w:fldChar w:fldCharType="separate"/>
      </w:r>
      <w:r w:rsidR="00350A59" w:rsidRPr="00350A59">
        <w:rPr>
          <w:noProof/>
          <w:vertAlign w:val="superscript"/>
        </w:rPr>
        <w:t>29</w:t>
      </w:r>
      <w:r w:rsidR="0013686D">
        <w:fldChar w:fldCharType="end"/>
      </w:r>
      <w:r w:rsidR="00BA1A59">
        <w:t xml:space="preserve"> Increased </w:t>
      </w:r>
      <w:r w:rsidR="00BE52B6">
        <w:t>medicine</w:t>
      </w:r>
      <w:r w:rsidR="002161D3">
        <w:t xml:space="preserve"> donations </w:t>
      </w:r>
      <w:r w:rsidR="00BA1A59">
        <w:t xml:space="preserve">are prioritized </w:t>
      </w:r>
      <w:r w:rsidR="002161D3">
        <w:t xml:space="preserve">and </w:t>
      </w:r>
      <w:r w:rsidR="00BE52B6">
        <w:t xml:space="preserve">medicine </w:t>
      </w:r>
      <w:r w:rsidR="002161D3">
        <w:t>development</w:t>
      </w:r>
      <w:r w:rsidR="00BA1A59">
        <w:t xml:space="preserve"> is incentivized</w:t>
      </w:r>
      <w:r w:rsidR="002161D3">
        <w:t>.</w:t>
      </w:r>
      <w:r w:rsidR="00AB46BB">
        <w:fldChar w:fldCharType="begin"/>
      </w:r>
      <w:r w:rsidR="000878CD">
        <w:instrText xml:space="preserve"> ADDIN EN.CITE &lt;EndNote&gt;&lt;Cite ExcludeAuth="1"&gt;&lt;Year&gt;2012&lt;/Year&gt;&lt;RecNum&gt;210&lt;/RecNum&gt;&lt;DisplayText&gt;&lt;style face="superscript"&gt;17,30&lt;/style&gt;&lt;/DisplayText&gt;&lt;record&gt;&lt;rec-number&gt;210&lt;/rec-number&gt;&lt;foreign-keys&gt;&lt;key app="EN" db-id="psvrpwr2ceafrqerex4pps2hetw90zft02ft" timestamp="1354979064"&gt;210&lt;/key&gt;&lt;/foreign-keys&gt;&lt;ref-type name="Report"&gt;27&lt;/ref-type&gt;&lt;contributors&gt;&lt;/contributors&gt;&lt;titles&gt;&lt;title&gt;London Declaration on Neglected Tropical Diseases&lt;/title&gt;&lt;/titles&gt;&lt;pages&gt;1&lt;/pages&gt;&lt;dates&gt;&lt;year&gt;2012&lt;/year&gt;&lt;/dates&gt;&lt;pub-location&gt;London&lt;/pub-location&gt;&lt;urls&gt;&lt;/urls&gt;&lt;/record&gt;&lt;/Cite&gt;&lt;Cite&gt;&lt;Author&gt;Ridley&lt;/Author&gt;&lt;Year&gt;2006&lt;/Year&gt;&lt;RecNum&gt;1366&lt;/RecNum&gt;&lt;record&gt;&lt;rec-number&gt;1366&lt;/rec-number&gt;&lt;foreign-keys&gt;&lt;key app="EN" db-id="psvrpwr2ceafrqerex4pps2hetw90zft02ft" timestamp="1524668758"&gt;1366&lt;/key&gt;&lt;/foreign-keys&gt;&lt;ref-type name="Journal Article"&gt;17&lt;/ref-type&gt;&lt;contributors&gt;&lt;authors&gt;&lt;author&gt;Ridley, David B.&lt;/author&gt;&lt;author&gt;Grabowski, Henry G.&lt;/author&gt;&lt;author&gt;Moe, Jeffrey L.&lt;/author&gt;&lt;/authors&gt;&lt;/contributors&gt;&lt;titles&gt;&lt;title&gt;Developing Drugs For Developing Countries&lt;/title&gt;&lt;secondary-title&gt;Health Affairs&lt;/secondary-title&gt;&lt;/titles&gt;&lt;periodical&gt;&lt;full-title&gt;Health Affairs&lt;/full-title&gt;&lt;/periodical&gt;&lt;pages&gt;313-324&lt;/pages&gt;&lt;volume&gt;25&lt;/volume&gt;&lt;number&gt;2&lt;/number&gt;&lt;dates&gt;&lt;year&gt;2006&lt;/year&gt;&lt;pub-dates&gt;&lt;date&gt;2006/03/01&lt;/date&gt;&lt;/pub-dates&gt;&lt;/dates&gt;&lt;publisher&gt;Health Affairs&lt;/publisher&gt;&lt;isbn&gt;0278-2715&lt;/isbn&gt;&lt;urls&gt;&lt;related-urls&gt;&lt;url&gt;https://www.healthaffairs.org/doi/abs/10.1377/hlthaff.25.2.313&lt;/url&gt;&lt;/related-urls&gt;&lt;/urls&gt;&lt;electronic-resource-num&gt;10.1377/hlthaff.25.2.313&lt;/electronic-resource-num&gt;&lt;access-date&gt;2018/04/25&lt;/access-date&gt;&lt;/record&gt;&lt;/Cite&gt;&lt;/EndNote&gt;</w:instrText>
      </w:r>
      <w:r w:rsidR="00AB46BB">
        <w:fldChar w:fldCharType="separate"/>
      </w:r>
      <w:r w:rsidR="000878CD" w:rsidRPr="000878CD">
        <w:rPr>
          <w:noProof/>
          <w:vertAlign w:val="superscript"/>
        </w:rPr>
        <w:t>17,30</w:t>
      </w:r>
      <w:r w:rsidR="00AB46BB">
        <w:fldChar w:fldCharType="end"/>
      </w:r>
      <w:r w:rsidR="002161D3">
        <w:t xml:space="preserve"> </w:t>
      </w:r>
      <w:r w:rsidR="003E08DB">
        <w:t>Here</w:t>
      </w:r>
      <w:r w:rsidR="00A566E5">
        <w:t xml:space="preserve"> we examine</w:t>
      </w:r>
      <w:r w:rsidR="00B76C4B">
        <w:t xml:space="preserve"> the last steps (</w:t>
      </w:r>
      <w:r w:rsidR="00BA1A59">
        <w:t xml:space="preserve">steps 4-5, </w:t>
      </w:r>
      <w:r w:rsidR="00B76C4B">
        <w:t xml:space="preserve">Figure 1) to equitable treatment access, i.e. health system integration and the role of endemic </w:t>
      </w:r>
      <w:r>
        <w:t xml:space="preserve">countries </w:t>
      </w:r>
      <w:r w:rsidR="00B76C4B">
        <w:t xml:space="preserve">in ensuring </w:t>
      </w:r>
      <w:r w:rsidR="000828D5">
        <w:t xml:space="preserve">medicines </w:t>
      </w:r>
      <w:r w:rsidR="00B76C4B">
        <w:t>are delivered</w:t>
      </w:r>
      <w:r w:rsidR="0078061F">
        <w:t>.</w:t>
      </w:r>
      <w:r w:rsidR="00B76C4B">
        <w:t xml:space="preserve"> We argue that a new approach</w:t>
      </w:r>
      <w:r w:rsidR="00BA1A59">
        <w:t>, which is</w:t>
      </w:r>
      <w:r w:rsidR="00B76C4B">
        <w:t xml:space="preserve"> data-driven and </w:t>
      </w:r>
      <w:r w:rsidR="008A1E6B">
        <w:t>focused on</w:t>
      </w:r>
      <w:r w:rsidR="00B76C4B">
        <w:t xml:space="preserve"> increased verification</w:t>
      </w:r>
      <w:r w:rsidR="003E08DB">
        <w:t xml:space="preserve"> and</w:t>
      </w:r>
      <w:r w:rsidR="00B76C4B">
        <w:t xml:space="preserve"> accountability</w:t>
      </w:r>
      <w:r w:rsidR="003E08DB">
        <w:t xml:space="preserve"> of local governments</w:t>
      </w:r>
      <w:r w:rsidR="00B76C4B">
        <w:t xml:space="preserve"> is needed for MDA. </w:t>
      </w:r>
    </w:p>
    <w:p w14:paraId="1DEBF023" w14:textId="77777777" w:rsidR="003838E2" w:rsidRDefault="003838E2" w:rsidP="00520875"/>
    <w:p w14:paraId="1B75AF7A" w14:textId="78DBDFDE" w:rsidR="00D1727B" w:rsidRDefault="00D1727B" w:rsidP="00520875">
      <w:pPr>
        <w:rPr>
          <w:b/>
        </w:rPr>
      </w:pPr>
      <w:r>
        <w:rPr>
          <w:b/>
        </w:rPr>
        <w:t xml:space="preserve">How do we know </w:t>
      </w:r>
      <w:r w:rsidR="00DA57F5">
        <w:rPr>
          <w:b/>
        </w:rPr>
        <w:t xml:space="preserve">if </w:t>
      </w:r>
      <w:r>
        <w:rPr>
          <w:b/>
        </w:rPr>
        <w:t>someone was treated?</w:t>
      </w:r>
    </w:p>
    <w:p w14:paraId="0F3B2CB2" w14:textId="08F2EDA2" w:rsidR="0064767E" w:rsidRDefault="00FD4C98" w:rsidP="0082161B">
      <w:r>
        <w:t xml:space="preserve">The blanket </w:t>
      </w:r>
      <w:r w:rsidR="006E4540">
        <w:t xml:space="preserve">treatment </w:t>
      </w:r>
      <w:r>
        <w:t xml:space="preserve">strategy of MDA </w:t>
      </w:r>
      <w:r w:rsidR="00BE7F76">
        <w:t>does not require knowledge</w:t>
      </w:r>
      <w:r>
        <w:t xml:space="preserve"> </w:t>
      </w:r>
      <w:r w:rsidR="001402E2">
        <w:t xml:space="preserve">of </w:t>
      </w:r>
      <w:r w:rsidR="00BE7F76">
        <w:t>individual infection status</w:t>
      </w:r>
      <w:r w:rsidR="00537CC1">
        <w:t>; h</w:t>
      </w:r>
      <w:r>
        <w:t>owever, there remains a need to verify if an in</w:t>
      </w:r>
      <w:r w:rsidR="00537CC1">
        <w:t xml:space="preserve">dividual </w:t>
      </w:r>
      <w:r w:rsidR="00A0130C">
        <w:t>received and complied with</w:t>
      </w:r>
      <w:r w:rsidR="00537CC1">
        <w:t xml:space="preserve"> </w:t>
      </w:r>
      <w:r w:rsidR="008A1DD0">
        <w:t>treatment</w:t>
      </w:r>
      <w:r w:rsidR="00537CC1">
        <w:t>.</w:t>
      </w:r>
      <w:r>
        <w:t xml:space="preserve"> WHO </w:t>
      </w:r>
      <w:r w:rsidR="001402E2">
        <w:t xml:space="preserve">guidelines </w:t>
      </w:r>
      <w:r>
        <w:t>for morbidity control or elimination depend on the percentage of the target population treated.</w:t>
      </w:r>
      <w:r w:rsidR="006E4540">
        <w:fldChar w:fldCharType="begin"/>
      </w:r>
      <w:r w:rsidR="00350A59">
        <w:instrText xml:space="preserve"> ADDIN EN.CITE &lt;EndNote&gt;&lt;Cite&gt;&lt;Author&gt;Hollingsworth&lt;/Author&gt;&lt;Year&gt;2018&lt;/Year&gt;&lt;RecNum&gt;1379&lt;/RecNum&gt;&lt;DisplayText&gt;&lt;style face="superscript"&gt;31&lt;/style&gt;&lt;/DisplayText&gt;&lt;record&gt;&lt;rec-number&gt;1379&lt;/rec-number&gt;&lt;foreign-keys&gt;&lt;key app="EN" db-id="psvrpwr2ceafrqerex4pps2hetw90zft02ft" timestamp="1530093862"&gt;1379&lt;/key&gt;&lt;/foreign-keys&gt;&lt;ref-type name="Journal Article"&gt;17&lt;/ref-type&gt;&lt;contributors&gt;&lt;authors&gt;&lt;author&gt;Hollingsworth, T. Déirdre&lt;/author&gt;&lt;/authors&gt;&lt;/contributors&gt;&lt;titles&gt;&lt;title&gt;Counting Down the 2020 Goals for 9 Neglected Tropical Diseases: What Have We Learned From Quantitative Analysis and Transmission Modeling?&lt;/title&gt;&lt;secondary-title&gt;Clinical Infectious Diseases&lt;/secondary-title&gt;&lt;/titles&gt;&lt;periodical&gt;&lt;full-title&gt;Clinical Infectious Diseases&lt;/full-title&gt;&lt;/periodical&gt;&lt;pages&gt;S237-S244&lt;/pages&gt;&lt;volume&gt;66&lt;/volume&gt;&lt;number&gt;suppl_4&lt;/number&gt;&lt;dates&gt;&lt;year&gt;2018&lt;/year&gt;&lt;/dates&gt;&lt;isbn&gt;1058-4838&lt;/isbn&gt;&lt;urls&gt;&lt;related-urls&gt;&lt;url&gt;http://dx.doi.org/10.1093/cid/ciy284&lt;/url&gt;&lt;/related-urls&gt;&lt;/urls&gt;&lt;electronic-resource-num&gt;10.1093/cid/ciy284&lt;/electronic-resource-num&gt;&lt;/record&gt;&lt;/Cite&gt;&lt;/EndNote&gt;</w:instrText>
      </w:r>
      <w:r w:rsidR="006E4540">
        <w:fldChar w:fldCharType="separate"/>
      </w:r>
      <w:r w:rsidR="00350A59" w:rsidRPr="00350A59">
        <w:rPr>
          <w:noProof/>
          <w:vertAlign w:val="superscript"/>
        </w:rPr>
        <w:t>31</w:t>
      </w:r>
      <w:r w:rsidR="006E4540">
        <w:fldChar w:fldCharType="end"/>
      </w:r>
      <w:r>
        <w:t xml:space="preserve"> </w:t>
      </w:r>
      <w:r w:rsidR="00841069">
        <w:t>In a clinic</w:t>
      </w:r>
      <w:r w:rsidR="00E952CC">
        <w:t>al setting</w:t>
      </w:r>
      <w:r w:rsidR="00841069">
        <w:t xml:space="preserve">, a nurse or doctor, in theory, administers and observes treatment. In a MDA campaign, national programmes rely on a chain of individuals to report where </w:t>
      </w:r>
      <w:r w:rsidR="00BE52B6">
        <w:t xml:space="preserve">medicines </w:t>
      </w:r>
      <w:r w:rsidR="00841069">
        <w:t>were distributed.</w:t>
      </w:r>
      <w:r w:rsidR="00776F64">
        <w:fldChar w:fldCharType="begin"/>
      </w:r>
      <w:r w:rsidR="00350A59">
        <w:instrText xml:space="preserve"> ADDIN EN.CITE &lt;EndNote&gt;&lt;Cite&gt;&lt;Author&gt;World Health Organization&lt;/Author&gt;&lt;Year&gt;2010&lt;/Year&gt;&lt;RecNum&gt;818&lt;/RecNum&gt;&lt;DisplayText&gt;&lt;style face="superscript"&gt;32&lt;/style&gt;&lt;/DisplayText&gt;&lt;record&gt;&lt;rec-number&gt;818&lt;/rec-number&gt;&lt;foreign-keys&gt;&lt;key app="EN" db-id="psvrpwr2ceafrqerex4pps2hetw90zft02ft" timestamp="1477658251"&gt;818&lt;/key&gt;&lt;/foreign-keys&gt;&lt;ref-type name="Report"&gt;27&lt;/ref-type&gt;&lt;contributors&gt;&lt;authors&gt;&lt;author&gt;World Health Organization,&lt;/author&gt;&lt;/authors&gt;&lt;/contributors&gt;&lt;titles&gt;&lt;title&gt;Monitoring drug coverage for preventive chemotherapy&lt;/title&gt;&lt;/titles&gt;&lt;dates&gt;&lt;year&gt;2010&lt;/year&gt;&lt;/dates&gt;&lt;pub-location&gt;Geneva&lt;/pub-location&gt;&lt;publisher&gt;WHO&lt;/publisher&gt;&lt;label&gt;ref45&lt;/label&gt;&lt;urls&gt;&lt;/urls&gt;&lt;/record&gt;&lt;/Cite&gt;&lt;/EndNote&gt;</w:instrText>
      </w:r>
      <w:r w:rsidR="00776F64">
        <w:fldChar w:fldCharType="separate"/>
      </w:r>
      <w:r w:rsidR="00350A59" w:rsidRPr="00350A59">
        <w:rPr>
          <w:noProof/>
          <w:vertAlign w:val="superscript"/>
        </w:rPr>
        <w:t>32</w:t>
      </w:r>
      <w:r w:rsidR="00776F64">
        <w:fldChar w:fldCharType="end"/>
      </w:r>
      <w:r w:rsidR="00841069">
        <w:t xml:space="preserve"> Th</w:t>
      </w:r>
      <w:r w:rsidR="006A0ABC">
        <w:t>e</w:t>
      </w:r>
      <w:r w:rsidR="00841069">
        <w:t xml:space="preserve"> information</w:t>
      </w:r>
      <w:r w:rsidR="006A0ABC">
        <w:t xml:space="preserve"> reported</w:t>
      </w:r>
      <w:r w:rsidR="00841069">
        <w:t xml:space="preserve"> takes one of two forms: </w:t>
      </w:r>
      <w:r w:rsidR="00BE52B6">
        <w:t xml:space="preserve">medicine </w:t>
      </w:r>
      <w:r w:rsidR="00615730">
        <w:t>distribution inv</w:t>
      </w:r>
      <w:r w:rsidR="0073692C">
        <w:t>entories or during</w:t>
      </w:r>
      <w:r w:rsidR="00615730">
        <w:t>/post-MDA surveys.</w:t>
      </w:r>
      <w:r w:rsidR="00F0763B">
        <w:fldChar w:fldCharType="begin"/>
      </w:r>
      <w:r w:rsidR="00350A59">
        <w:instrText xml:space="preserve"> ADDIN EN.CITE &lt;EndNote&gt;&lt;Cite&gt;&lt;Author&gt;Cromwell&lt;/Author&gt;&lt;Year&gt;2012&lt;/Year&gt;&lt;RecNum&gt;1380&lt;/RecNum&gt;&lt;DisplayText&gt;&lt;style face="superscript"&gt;33&lt;/style&gt;&lt;/DisplayText&gt;&lt;record&gt;&lt;rec-number&gt;1380&lt;/rec-number&gt;&lt;foreign-keys&gt;&lt;key app="EN" db-id="psvrpwr2ceafrqerex4pps2hetw90zft02ft" timestamp="1530115069"&gt;1380&lt;/key&gt;&lt;/foreign-keys&gt;&lt;ref-type name="Journal Article"&gt;17&lt;/ref-type&gt;&lt;contributors&gt;&lt;authors&gt;&lt;author&gt;Cromwell, Elizabeth A.&lt;/author&gt;&lt;author&gt;Ngondi, Jeremiah&lt;/author&gt;&lt;author&gt;McFarland, Deborah&lt;/author&gt;&lt;author&gt;King, Jonathan D.&lt;/author&gt;&lt;author&gt;Emerson, Paul M.&lt;/author&gt;&lt;/authors&gt;&lt;/contributors&gt;&lt;titles&gt;&lt;title&gt;Methods for estimating population coverage of mass distribution programmes: a review of practices in relation to trachoma control&lt;/title&gt;&lt;secondary-title&gt;Transactions of the Royal Society of Tropical Medicine and Hygiene&lt;/secondary-title&gt;&lt;/titles&gt;&lt;periodical&gt;&lt;full-title&gt;Transactions of the Royal Society of Tropical Medicine and Hygiene&lt;/full-title&gt;&lt;/periodical&gt;&lt;pages&gt;588-595&lt;/pages&gt;&lt;volume&gt;106&lt;/volume&gt;&lt;number&gt;10&lt;/number&gt;&lt;dates&gt;&lt;year&gt;2012&lt;/year&gt;&lt;/dates&gt;&lt;publisher&gt;Elsevier&lt;/publisher&gt;&lt;isbn&gt;0035-9203&lt;/isbn&gt;&lt;urls&gt;&lt;related-urls&gt;&lt;url&gt;http://dx.doi.org/10.1016/j.trstmh.2012.07.011&lt;/url&gt;&lt;/related-urls&gt;&lt;/urls&gt;&lt;electronic-resource-num&gt;10.1016/j.trstmh.2012.07.011&lt;/electronic-resource-num&gt;&lt;access-date&gt;2018/06/27&lt;/access-date&gt;&lt;/record&gt;&lt;/Cite&gt;&lt;/EndNote&gt;</w:instrText>
      </w:r>
      <w:r w:rsidR="00F0763B">
        <w:fldChar w:fldCharType="separate"/>
      </w:r>
      <w:r w:rsidR="00350A59" w:rsidRPr="00350A59">
        <w:rPr>
          <w:noProof/>
          <w:vertAlign w:val="superscript"/>
        </w:rPr>
        <w:t>33</w:t>
      </w:r>
      <w:r w:rsidR="00F0763B">
        <w:fldChar w:fldCharType="end"/>
      </w:r>
      <w:r w:rsidR="00615730">
        <w:t xml:space="preserve"> The former traces the number of </w:t>
      </w:r>
      <w:r w:rsidR="00AF0C91">
        <w:t xml:space="preserve">medicines </w:t>
      </w:r>
      <w:r w:rsidR="00615730">
        <w:t xml:space="preserve">delivered to an administrative </w:t>
      </w:r>
      <w:r w:rsidR="007C5150">
        <w:t>unit, whereas the latter use</w:t>
      </w:r>
      <w:r w:rsidR="00615730">
        <w:t xml:space="preserve">s </w:t>
      </w:r>
      <w:r w:rsidR="006A0ABC">
        <w:t xml:space="preserve">accounts </w:t>
      </w:r>
      <w:r w:rsidR="00615730">
        <w:t xml:space="preserve">from the lay </w:t>
      </w:r>
      <w:r w:rsidR="00BE52B6">
        <w:t xml:space="preserve">medicine </w:t>
      </w:r>
      <w:r w:rsidR="00615730">
        <w:t xml:space="preserve">distributors (most common) or independent surveyors who collect information on treatment </w:t>
      </w:r>
      <w:r w:rsidR="00654D1F">
        <w:t xml:space="preserve">delivery </w:t>
      </w:r>
      <w:r w:rsidR="0046689B">
        <w:t xml:space="preserve">directly from </w:t>
      </w:r>
      <w:r w:rsidR="00654D1F">
        <w:t xml:space="preserve">recipients </w:t>
      </w:r>
      <w:r w:rsidR="0046689B">
        <w:t xml:space="preserve">at </w:t>
      </w:r>
      <w:r w:rsidR="00615730">
        <w:t xml:space="preserve">primary schools or </w:t>
      </w:r>
      <w:r w:rsidR="0046689B">
        <w:t xml:space="preserve">within </w:t>
      </w:r>
      <w:r w:rsidR="00615730">
        <w:t>communities.</w:t>
      </w:r>
      <w:r w:rsidR="0046689B">
        <w:t xml:space="preserve"> </w:t>
      </w:r>
      <w:r w:rsidR="00A30250">
        <w:t xml:space="preserve">Both methods exhibit problems </w:t>
      </w:r>
      <w:r w:rsidR="0082161B">
        <w:t>of</w:t>
      </w:r>
      <w:r w:rsidR="00A30250">
        <w:t xml:space="preserve"> over reporting of treatments administered, incomplete data, </w:t>
      </w:r>
      <w:r w:rsidR="0073692C">
        <w:t xml:space="preserve">inaccurately aggregated data, </w:t>
      </w:r>
      <w:r w:rsidR="00A30250">
        <w:t>and little information on individual treatment rates w</w:t>
      </w:r>
      <w:r w:rsidR="0082161B">
        <w:t xml:space="preserve">hen compared to </w:t>
      </w:r>
      <w:r w:rsidR="005D4E46">
        <w:t xml:space="preserve">aggregated </w:t>
      </w:r>
      <w:r w:rsidR="00A30250">
        <w:t>treatment rates.</w:t>
      </w:r>
      <w:r w:rsidR="00F0763B">
        <w:fldChar w:fldCharType="begin">
          <w:fldData xml:space="preserve">PEVuZE5vdGU+PENpdGU+PEF1dGhvcj5TaHVmb3JkPC9BdXRob3I+PFllYXI+MjAxNjwvWWVhcj48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=
</w:fldData>
        </w:fldChar>
      </w:r>
      <w:r w:rsidR="000878CD">
        <w:instrText xml:space="preserve"> ADDIN EN.CITE </w:instrText>
      </w:r>
      <w:r w:rsidR="000878CD">
        <w:fldChar w:fldCharType="begin">
          <w:fldData xml:space="preserve">PEVuZE5vdGU+PENpdGU+PEF1dGhvcj5TaHVmb3JkPC9BdXRob3I+PFllYXI+MjAxNjwvWWVhcj48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=
</w:fldData>
        </w:fldChar>
      </w:r>
      <w:r w:rsidR="000878CD">
        <w:instrText xml:space="preserve"> ADDIN EN.CITE.DATA </w:instrText>
      </w:r>
      <w:r w:rsidR="000878CD">
        <w:fldChar w:fldCharType="end"/>
      </w:r>
      <w:r w:rsidR="00F0763B">
        <w:fldChar w:fldCharType="separate"/>
      </w:r>
      <w:r w:rsidR="000878CD" w:rsidRPr="000878CD">
        <w:rPr>
          <w:noProof/>
          <w:vertAlign w:val="superscript"/>
        </w:rPr>
        <w:t>7,33-35</w:t>
      </w:r>
      <w:r w:rsidR="00F0763B">
        <w:fldChar w:fldCharType="end"/>
      </w:r>
      <w:r w:rsidR="00A30250">
        <w:t xml:space="preserve"> </w:t>
      </w:r>
      <w:r w:rsidR="00396EE9">
        <w:t>Observations from independent</w:t>
      </w:r>
      <w:r w:rsidR="0046689B">
        <w:t xml:space="preserve"> surveyors are used as the benchmark of true population treatment rates. </w:t>
      </w:r>
      <w:r w:rsidR="00D942BA">
        <w:t>These</w:t>
      </w:r>
      <w:r w:rsidR="0046689B">
        <w:t xml:space="preserve"> post-MDA validation surveys </w:t>
      </w:r>
      <w:r w:rsidR="005C1C73">
        <w:t xml:space="preserve">will be inaccurate when </w:t>
      </w:r>
      <w:r w:rsidR="000361BD">
        <w:t>sentinel sites or sampling groups are not representative of the whole target population and patient recall is low</w:t>
      </w:r>
      <w:r w:rsidR="0046689B">
        <w:t xml:space="preserve">. </w:t>
      </w:r>
    </w:p>
    <w:p w14:paraId="49862344" w14:textId="77777777" w:rsidR="0064767E" w:rsidRDefault="0064767E" w:rsidP="0082161B"/>
    <w:p w14:paraId="657DF3F7" w14:textId="24F424A1" w:rsidR="00323AA2" w:rsidRDefault="00E26D01" w:rsidP="0082161B">
      <w:r>
        <w:t>Concerning patient compliance, directly observed therapy (DOT)</w:t>
      </w:r>
      <w:r w:rsidR="0033456D">
        <w:fldChar w:fldCharType="begin"/>
      </w:r>
      <w:r w:rsidR="00350A59">
        <w:instrText xml:space="preserve"> ADDIN EN.CITE &lt;EndNote&gt;&lt;Cite&gt;&lt;Author&gt;Zwarenstein&lt;/Author&gt;&lt;Year&gt;1998&lt;/Year&gt;&lt;RecNum&gt;1465&lt;/RecNum&gt;&lt;DisplayText&gt;&lt;style face="superscript"&gt;36&lt;/style&gt;&lt;/DisplayText&gt;&lt;record&gt;&lt;rec-number&gt;1465&lt;/rec-number&gt;&lt;foreign-keys&gt;&lt;key app="EN" db-id="psvrpwr2ceafrqerex4pps2hetw90zft02ft" timestamp="1549731724"&gt;1465&lt;/key&gt;&lt;/foreign-keys&gt;&lt;ref-type name="Journal Article"&gt;17&lt;/ref-type&gt;&lt;contributors&gt;&lt;authors&gt;&lt;author&gt;Zwarenstein, Merrick&lt;/author&gt;&lt;author&gt;Schoeman, Jan H.&lt;/author&gt;&lt;author&gt;Vundule, Caesar&lt;/author&gt;&lt;author&gt;Lombard, Carl J.&lt;/author&gt;&lt;author&gt;Tatley, Mike&lt;/author&gt;&lt;/authors&gt;&lt;/contributors&gt;&lt;titles&gt;&lt;title&gt;Randomised controlled trial of self-supervised and directly observed treatment of tuberculosis&lt;/title&gt;&lt;secondary-title&gt;The Lancet&lt;/secondary-title&gt;&lt;/titles&gt;&lt;periodical&gt;&lt;full-title&gt;The Lancet&lt;/full-title&gt;&lt;/periodical&gt;&lt;pages&gt;1340-1343&lt;/pages&gt;&lt;volume&gt;352&lt;/volume&gt;&lt;number&gt;9137&lt;/number&gt;&lt;dates&gt;&lt;year&gt;1998&lt;/year&gt;&lt;pub-dates&gt;&lt;date&gt;1998/10/24/&lt;/date&gt;&lt;/pub-dates&gt;&lt;/dates&gt;&lt;isbn&gt;0140-6736&lt;/isbn&gt;&lt;urls&gt;&lt;related-urls&gt;&lt;url&gt;http://www.sciencedirect.com/science/article/pii/S0140673698040227&lt;/url&gt;&lt;/related-urls&gt;&lt;/urls&gt;&lt;electronic-resource-num&gt;https://doi.org/10.1016/S0140-6736(98)04022-7&lt;/electronic-resource-num&gt;&lt;/record&gt;&lt;/Cite&gt;&lt;/EndNote&gt;</w:instrText>
      </w:r>
      <w:r w:rsidR="0033456D">
        <w:fldChar w:fldCharType="separate"/>
      </w:r>
      <w:r w:rsidR="00350A59" w:rsidRPr="00350A59">
        <w:rPr>
          <w:noProof/>
          <w:vertAlign w:val="superscript"/>
        </w:rPr>
        <w:t>36</w:t>
      </w:r>
      <w:r w:rsidR="0033456D">
        <w:fldChar w:fldCharType="end"/>
      </w:r>
      <w:r>
        <w:t xml:space="preserve"> is recommended for MDA. With DOT</w:t>
      </w:r>
      <w:r w:rsidR="00F54A4D">
        <w:t xml:space="preserve"> for MDA</w:t>
      </w:r>
      <w:r>
        <w:t>, patients ingest</w:t>
      </w:r>
      <w:r w:rsidR="00D235CF">
        <w:t xml:space="preserve"> medicines in the presence of </w:t>
      </w:r>
      <w:r>
        <w:t>lay medicine distributor</w:t>
      </w:r>
      <w:r w:rsidR="00D235CF">
        <w:t>s</w:t>
      </w:r>
      <w:r>
        <w:t xml:space="preserve">. </w:t>
      </w:r>
      <w:r w:rsidR="000266DC">
        <w:t>Information is needed concerning how many countries provide DOT training to lay medicine distributors during annual MDA activities. For countries that provide DOT training</w:t>
      </w:r>
      <w:r w:rsidR="00F54A4D">
        <w:t xml:space="preserve"> for MDA</w:t>
      </w:r>
      <w:r w:rsidR="000266DC">
        <w:t>, DOT in practice is not verified.</w:t>
      </w:r>
      <w:r w:rsidR="00C21968">
        <w:t xml:space="preserve"> Any methods to verify DOT would require providing disaggregated data by </w:t>
      </w:r>
      <w:r w:rsidR="00D235CF">
        <w:t>patient</w:t>
      </w:r>
      <w:r w:rsidR="007E2923">
        <w:t xml:space="preserve"> or</w:t>
      </w:r>
      <w:r w:rsidR="00D235CF">
        <w:t xml:space="preserve"> </w:t>
      </w:r>
      <w:r w:rsidR="00F54A4D">
        <w:t>medicine distributor</w:t>
      </w:r>
      <w:r w:rsidR="00C21968">
        <w:t xml:space="preserve">. </w:t>
      </w:r>
      <w:r w:rsidR="00323AA2">
        <w:t>One potential method of verifying</w:t>
      </w:r>
      <w:r w:rsidR="0033456D">
        <w:t xml:space="preserve"> DOT might be</w:t>
      </w:r>
      <w:r w:rsidR="00B92135">
        <w:t xml:space="preserve"> </w:t>
      </w:r>
      <w:r w:rsidR="0033456D">
        <w:t xml:space="preserve">to </w:t>
      </w:r>
      <w:r w:rsidR="00B92135">
        <w:t xml:space="preserve">establish report cards for patients to self-report/monitor </w:t>
      </w:r>
      <w:r w:rsidR="00B92135">
        <w:lastRenderedPageBreak/>
        <w:t>compliance. For tuberculosis, this method has been shown to be just as effective in increasing compliance with treatment when compared to a strict form of DOT where patients were observed in a clinical setting.</w:t>
      </w:r>
      <w:r w:rsidR="0033456D">
        <w:fldChar w:fldCharType="begin"/>
      </w:r>
      <w:r w:rsidR="00350A59">
        <w:instrText xml:space="preserve"> ADDIN EN.CITE &lt;EndNote&gt;&lt;Cite&gt;&lt;Author&gt;Zwarenstein&lt;/Author&gt;&lt;Year&gt;1998&lt;/Year&gt;&lt;RecNum&gt;1465&lt;/RecNum&gt;&lt;DisplayText&gt;&lt;style face="superscript"&gt;36&lt;/style&gt;&lt;/DisplayText&gt;&lt;record&gt;&lt;rec-number&gt;1465&lt;/rec-number&gt;&lt;foreign-keys&gt;&lt;key app="EN" db-id="psvrpwr2ceafrqerex4pps2hetw90zft02ft" timestamp="1549731724"&gt;1465&lt;/key&gt;&lt;/foreign-keys&gt;&lt;ref-type name="Journal Article"&gt;17&lt;/ref-type&gt;&lt;contributors&gt;&lt;authors&gt;&lt;author&gt;Zwarenstein, Merrick&lt;/author&gt;&lt;author&gt;Schoeman, Jan H.&lt;/author&gt;&lt;author&gt;Vundule, Caesar&lt;/author&gt;&lt;author&gt;Lombard, Carl J.&lt;/author&gt;&lt;author&gt;Tatley, Mike&lt;/author&gt;&lt;/authors&gt;&lt;/contributors&gt;&lt;titles&gt;&lt;title&gt;Randomised controlled trial of self-supervised and directly observed treatment of tuberculosis&lt;/title&gt;&lt;secondary-title&gt;The Lancet&lt;/secondary-title&gt;&lt;/titles&gt;&lt;periodical&gt;&lt;full-title&gt;The Lancet&lt;/full-title&gt;&lt;/periodical&gt;&lt;pages&gt;1340-1343&lt;/pages&gt;&lt;volume&gt;352&lt;/volume&gt;&lt;number&gt;9137&lt;/number&gt;&lt;dates&gt;&lt;year&gt;1998&lt;/year&gt;&lt;pub-dates&gt;&lt;date&gt;1998/10/24/&lt;/date&gt;&lt;/pub-dates&gt;&lt;/dates&gt;&lt;isbn&gt;0140-6736&lt;/isbn&gt;&lt;urls&gt;&lt;related-urls&gt;&lt;url&gt;http://www.sciencedirect.com/science/article/pii/S0140673698040227&lt;/url&gt;&lt;/related-urls&gt;&lt;/urls&gt;&lt;electronic-resource-num&gt;https://doi.org/10.1016/S0140-6736(98)04022-7&lt;/electronic-resource-num&gt;&lt;/record&gt;&lt;/Cite&gt;&lt;/EndNote&gt;</w:instrText>
      </w:r>
      <w:r w:rsidR="0033456D">
        <w:fldChar w:fldCharType="separate"/>
      </w:r>
      <w:r w:rsidR="00350A59" w:rsidRPr="00350A59">
        <w:rPr>
          <w:noProof/>
          <w:vertAlign w:val="superscript"/>
        </w:rPr>
        <w:t>36</w:t>
      </w:r>
      <w:r w:rsidR="0033456D">
        <w:fldChar w:fldCharType="end"/>
      </w:r>
      <w:r w:rsidR="00B92135">
        <w:t xml:space="preserve"> </w:t>
      </w:r>
    </w:p>
    <w:p w14:paraId="1D9FF596" w14:textId="77777777" w:rsidR="0082161B" w:rsidRDefault="0082161B" w:rsidP="0082161B">
      <w:pPr>
        <w:rPr>
          <w:b/>
        </w:rPr>
      </w:pPr>
    </w:p>
    <w:p w14:paraId="75F9E3E6" w14:textId="2262FDD0" w:rsidR="0082161B" w:rsidRDefault="00EE30D4" w:rsidP="0082161B">
      <w:r>
        <w:t>Treatment verification is</w:t>
      </w:r>
      <w:r w:rsidR="00896901">
        <w:t xml:space="preserve"> challenging when</w:t>
      </w:r>
      <w:r w:rsidR="0082161B">
        <w:t xml:space="preserve"> </w:t>
      </w:r>
      <w:r w:rsidR="00BE52B6">
        <w:t xml:space="preserve">medicine </w:t>
      </w:r>
      <w:r w:rsidR="0082161B">
        <w:t>delivery</w:t>
      </w:r>
      <w:r w:rsidR="005B5E4B">
        <w:t xml:space="preserve"> </w:t>
      </w:r>
      <w:r w:rsidR="0082161B">
        <w:t xml:space="preserve">indicators are poorly defined for MDA. WHO guidelines for treatment coverage focus on </w:t>
      </w:r>
      <w:r w:rsidR="00AF0C91">
        <w:t xml:space="preserve">medicine </w:t>
      </w:r>
      <w:r w:rsidR="0082161B">
        <w:t>ingestion.</w:t>
      </w:r>
      <w:r w:rsidR="0082161B">
        <w:fldChar w:fldCharType="begin"/>
      </w:r>
      <w:r w:rsidR="00350A59">
        <w:instrText xml:space="preserve"> ADDIN EN.CITE &lt;EndNote&gt;&lt;Cite ExcludeAuth="1"&gt;&lt;Author&gt;World Health Organization&lt;/Author&gt;&lt;Year&gt;2010&lt;/Year&gt;&lt;RecNum&gt;818&lt;/RecNum&gt;&lt;DisplayText&gt;&lt;style face="superscript"&gt;32&lt;/style&gt;&lt;/DisplayText&gt;&lt;record&gt;&lt;rec-number&gt;818&lt;/rec-number&gt;&lt;foreign-keys&gt;&lt;key app="EN" db-id="psvrpwr2ceafrqerex4pps2hetw90zft02ft" timestamp="1477658251"&gt;818&lt;/key&gt;&lt;/foreign-keys&gt;&lt;ref-type name="Report"&gt;27&lt;/ref-type&gt;&lt;contributors&gt;&lt;authors&gt;&lt;author&gt;World Health Organization,&lt;/author&gt;&lt;/authors&gt;&lt;/contributors&gt;&lt;titles&gt;&lt;title&gt;Monitoring drug coverage for preventive chemotherapy&lt;/title&gt;&lt;/titles&gt;&lt;dates&gt;&lt;year&gt;2010&lt;/year&gt;&lt;/dates&gt;&lt;pub-location&gt;Geneva&lt;/pub-location&gt;&lt;publisher&gt;WHO&lt;/publisher&gt;&lt;label&gt;ref45&lt;/label&gt;&lt;urls&gt;&lt;/urls&gt;&lt;/record&gt;&lt;/Cite&gt;&lt;/EndNote&gt;</w:instrText>
      </w:r>
      <w:r w:rsidR="0082161B">
        <w:fldChar w:fldCharType="separate"/>
      </w:r>
      <w:r w:rsidR="00350A59" w:rsidRPr="00350A59">
        <w:rPr>
          <w:noProof/>
          <w:vertAlign w:val="superscript"/>
        </w:rPr>
        <w:t>32</w:t>
      </w:r>
      <w:r w:rsidR="0082161B">
        <w:fldChar w:fldCharType="end"/>
      </w:r>
      <w:r w:rsidR="0082161B">
        <w:t xml:space="preserve"> Yet, </w:t>
      </w:r>
      <w:r w:rsidR="00BE52B6">
        <w:t>medicine</w:t>
      </w:r>
      <w:r w:rsidR="0082161B">
        <w:t xml:space="preserve"> delivery cannot be equated with </w:t>
      </w:r>
      <w:r w:rsidR="00AF0C91">
        <w:t xml:space="preserve">medicine </w:t>
      </w:r>
      <w:r w:rsidR="0082161B">
        <w:t>ingestion.</w:t>
      </w:r>
      <w:r w:rsidR="0082161B">
        <w:fldChar w:fldCharType="begin"/>
      </w:r>
      <w:r w:rsidR="009C4E43">
        <w:instrText xml:space="preserve"> ADDIN EN.CITE &lt;EndNote&gt;&lt;Cite&gt;&lt;Author&gt;Chami&lt;/Author&gt;&lt;Year&gt;2017&lt;/Year&gt;&lt;RecNum&gt;993&lt;/RecNum&gt;&lt;DisplayText&gt;&lt;style face="superscript"&gt;9&lt;/style&gt;&lt;/DisplayText&gt;&lt;record&gt;&lt;rec-number&gt;993&lt;/rec-number&gt;&lt;foreign-keys&gt;&lt;key app="EN" db-id="psvrpwr2ceafrqerex4pps2hetw90zft02ft" timestamp="1493644394"&gt;993&lt;/key&gt;&lt;/foreign-keys&gt;&lt;ref-type name="Journal Article"&gt;17&lt;/ref-type&gt;&lt;contributors&gt;&lt;authors&gt;&lt;author&gt;Chami, Goylette F.&lt;/author&gt;&lt;author&gt;Kontoleon, Andreas A.&lt;/author&gt;&lt;author&gt;Bulte, Erwin&lt;/author&gt;&lt;author&gt;Fenwick, Alan&lt;/author&gt;&lt;author&gt;Kabatereine, Narcis B.&lt;/author&gt;&lt;author&gt;Tukahebwa, Edridah M.&lt;/author&gt;&lt;author&gt;Dunne, David W.&lt;/author&gt;&lt;/authors&gt;&lt;/contributors&gt;&lt;titles&gt;&lt;title&gt;Community-directed mass drug administration is undermined by status seeking in friendship networks and inadequate trust in health advice networks&lt;/title&gt;&lt;secondary-title&gt;Social Science &amp;amp; Medicine&lt;/secondary-title&gt;&lt;/titles&gt;&lt;periodical&gt;&lt;full-title&gt;Social Science &amp;amp; Medicine&lt;/full-title&gt;&lt;/periodical&gt;&lt;pages&gt;37-47&lt;/pages&gt;&lt;volume&gt;183&lt;/volume&gt;&lt;keywords&gt;&lt;keyword&gt;Uganda&lt;/keyword&gt;&lt;keyword&gt;Social networks&lt;/keyword&gt;&lt;keyword&gt;Mass drug administration&lt;/keyword&gt;&lt;keyword&gt;Coverage&lt;/keyword&gt;&lt;keyword&gt;Compliance&lt;/keyword&gt;&lt;/keywords&gt;&lt;dates&gt;&lt;year&gt;2017&lt;/year&gt;&lt;pub-dates&gt;&lt;date&gt;6//&lt;/date&gt;&lt;/pub-dates&gt;&lt;/dates&gt;&lt;isbn&gt;0277-9536&lt;/isbn&gt;&lt;urls&gt;&lt;related-urls&gt;&lt;url&gt;http://www.sciencedirect.com/science/article/pii/S0277953617302320&lt;/url&gt;&lt;/related-urls&gt;&lt;/urls&gt;&lt;electronic-resource-num&gt;https://doi.org/10.1016/j.socscimed.2017.04.009&lt;/electronic-resource-num&gt;&lt;/record&gt;&lt;/Cite&gt;&lt;/EndNote&gt;</w:instrText>
      </w:r>
      <w:r w:rsidR="0082161B">
        <w:fldChar w:fldCharType="separate"/>
      </w:r>
      <w:r w:rsidR="009C4E43" w:rsidRPr="009C4E43">
        <w:rPr>
          <w:noProof/>
          <w:vertAlign w:val="superscript"/>
        </w:rPr>
        <w:t>9</w:t>
      </w:r>
      <w:r w:rsidR="0082161B">
        <w:fldChar w:fldCharType="end"/>
      </w:r>
      <w:r w:rsidR="0082161B">
        <w:t xml:space="preserve"> Factors that predict whether an at-risk individual is likely to be offered medicines (delivery) differ from the determinants of </w:t>
      </w:r>
      <w:r w:rsidR="00AF0C91">
        <w:t>medicine</w:t>
      </w:r>
      <w:r w:rsidR="00C626B7">
        <w:t xml:space="preserve"> </w:t>
      </w:r>
      <w:r w:rsidR="0082161B">
        <w:t>ingestion.</w:t>
      </w:r>
      <w:r w:rsidR="0082161B">
        <w:fldChar w:fldCharType="begin">
          <w:fldData xml:space="preserve">PEVuZE5vdGU+PENpdGU+PEF1dGhvcj5DaGFtaTwvQXV0aG9yPjxZZWFyPjIwMTc8L1llYXI+PFJl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</w:fldData>
        </w:fldChar>
      </w:r>
      <w:r w:rsidR="000878CD">
        <w:instrText xml:space="preserve"> ADDIN EN.CITE </w:instrText>
      </w:r>
      <w:r w:rsidR="000878CD">
        <w:fldChar w:fldCharType="begin">
          <w:fldData xml:space="preserve">PEVuZE5vdGU+PENpdGU+PEF1dGhvcj5DaGFtaTwvQXV0aG9yPjxZZWFyPjIwMTc8L1llYXI+PFJl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</w:fldData>
        </w:fldChar>
      </w:r>
      <w:r w:rsidR="000878CD">
        <w:instrText xml:space="preserve"> ADDIN EN.CITE.DATA </w:instrText>
      </w:r>
      <w:r w:rsidR="000878CD">
        <w:fldChar w:fldCharType="end"/>
      </w:r>
      <w:r w:rsidR="0082161B">
        <w:fldChar w:fldCharType="separate"/>
      </w:r>
      <w:r w:rsidR="000878CD" w:rsidRPr="000878CD">
        <w:rPr>
          <w:noProof/>
          <w:vertAlign w:val="superscript"/>
        </w:rPr>
        <w:t>7,9,10</w:t>
      </w:r>
      <w:r w:rsidR="0082161B">
        <w:fldChar w:fldCharType="end"/>
      </w:r>
      <w:r w:rsidR="0082161B">
        <w:t xml:space="preserve"> A focus on ingestion leads to the downstream blaming of recipients of MDA, which in turn results in intensified health education campaigns to convince individuals to </w:t>
      </w:r>
      <w:r w:rsidR="00262C95">
        <w:t>participate</w:t>
      </w:r>
      <w:r w:rsidR="00D8660A">
        <w:t xml:space="preserve"> in MDA</w:t>
      </w:r>
      <w:r w:rsidR="0082161B">
        <w:t>.</w:t>
      </w:r>
      <w:r w:rsidR="0082161B">
        <w:fldChar w:fldCharType="begin"/>
      </w:r>
      <w:r w:rsidR="00350A59">
        <w:instrText xml:space="preserve"> ADDIN EN.CITE &lt;EndNote&gt;&lt;Cite&gt;&lt;Author&gt;Krentel&lt;/Author&gt;&lt;Year&gt;2013&lt;/Year&gt;&lt;RecNum&gt;308&lt;/RecNum&gt;&lt;DisplayText&gt;&lt;style face="superscript"&gt;37&lt;/style&gt;&lt;/DisplayText&gt;&lt;record&gt;&lt;rec-number&gt;308&lt;/rec-number&gt;&lt;foreign-keys&gt;&lt;key app="EN" db-id="psvrpwr2ceafrqerex4pps2hetw90zft02ft" timestamp="1396964668"&gt;308&lt;/key&gt;&lt;/foreign-keys&gt;&lt;ref-type name="Journal Article"&gt;17&lt;/ref-type&gt;&lt;contributors&gt;&lt;authors&gt;&lt;author&gt;Krentel, Alison&lt;/author&gt;&lt;author&gt;Fischer, Peter U.&lt;/author&gt;&lt;author&gt;Weil, Gary J.&lt;/author&gt;&lt;/authors&gt;&lt;/contributors&gt;&lt;titles&gt;&lt;title&gt;A Review of Factors That Influence Individual Compliance with Mass Drug Administration for Elimination of Lymphatic Filariasis&lt;/title&gt;&lt;secondary-title&gt;PLoS Negl Trop Dis&lt;/secondary-title&gt;&lt;/titles&gt;&lt;periodical&gt;&lt;full-title&gt;PLoS Negl Trop Dis&lt;/full-title&gt;&lt;/periodical&gt;&lt;pages&gt;e2447&lt;/pages&gt;&lt;volume&gt;7&lt;/volume&gt;&lt;number&gt;11&lt;/number&gt;&lt;dates&gt;&lt;year&gt;2013&lt;/year&gt;&lt;/dates&gt;&lt;publisher&gt;Public Library of Science&lt;/publisher&gt;&lt;work-type&gt;doi:10.1371/journal.pntd.0002447&lt;/work-type&gt;&lt;urls&gt;&lt;related-urls&gt;&lt;url&gt;http://dx.doi.org/10.1371%2Fjournal.pntd.0002447&lt;/url&gt;&lt;/related-urls&gt;&lt;/urls&gt;&lt;/record&gt;&lt;/Cite&gt;&lt;/EndNote&gt;</w:instrText>
      </w:r>
      <w:r w:rsidR="0082161B">
        <w:fldChar w:fldCharType="separate"/>
      </w:r>
      <w:r w:rsidR="00350A59" w:rsidRPr="00350A59">
        <w:rPr>
          <w:noProof/>
          <w:vertAlign w:val="superscript"/>
        </w:rPr>
        <w:t>37</w:t>
      </w:r>
      <w:r w:rsidR="0082161B">
        <w:fldChar w:fldCharType="end"/>
      </w:r>
      <w:r w:rsidR="0082161B">
        <w:t xml:space="preserve"> However, the recognition of MDA as a two-step process—first </w:t>
      </w:r>
      <w:r w:rsidR="000828D5">
        <w:t xml:space="preserve">medicine </w:t>
      </w:r>
      <w:r w:rsidR="0082161B">
        <w:t xml:space="preserve">delivery </w:t>
      </w:r>
      <w:r w:rsidR="006702BC">
        <w:t xml:space="preserve">(supply) </w:t>
      </w:r>
      <w:r w:rsidR="0082161B">
        <w:t>then ingestion</w:t>
      </w:r>
      <w:r w:rsidR="006702BC">
        <w:t xml:space="preserve"> (demand)</w:t>
      </w:r>
      <w:r w:rsidR="0082161B">
        <w:t xml:space="preserve">—can </w:t>
      </w:r>
      <w:r w:rsidR="006702BC">
        <w:t xml:space="preserve">help </w:t>
      </w:r>
      <w:r w:rsidR="0082161B">
        <w:t xml:space="preserve">reveal </w:t>
      </w:r>
      <w:r w:rsidR="006702BC">
        <w:t xml:space="preserve">detailed </w:t>
      </w:r>
      <w:r w:rsidR="0082161B">
        <w:t xml:space="preserve">issues </w:t>
      </w:r>
      <w:r w:rsidR="00BD14B1">
        <w:t xml:space="preserve">(step 5, Figure 1) </w:t>
      </w:r>
      <w:r w:rsidR="00D8660A">
        <w:t xml:space="preserve">that </w:t>
      </w:r>
      <w:r w:rsidR="00A30DB8">
        <w:t xml:space="preserve">explain differences in reported and validated treatment </w:t>
      </w:r>
      <w:r w:rsidR="006702BC">
        <w:t xml:space="preserve">coverage. For example, inappropriately timed </w:t>
      </w:r>
      <w:r w:rsidR="0082161B">
        <w:t>MDA implementation</w:t>
      </w:r>
      <w:r w:rsidR="00A30DB8">
        <w:t xml:space="preserve"> or social biases of medicine distributors</w:t>
      </w:r>
      <w:r w:rsidR="0082161B">
        <w:t xml:space="preserve"> </w:t>
      </w:r>
      <w:r w:rsidR="006702BC">
        <w:t xml:space="preserve">may </w:t>
      </w:r>
      <w:r w:rsidR="00A30DB8">
        <w:t xml:space="preserve">cause marginalised individuals to be </w:t>
      </w:r>
      <w:r w:rsidR="0082161B">
        <w:t>systematically miss</w:t>
      </w:r>
      <w:r w:rsidR="00A30DB8">
        <w:t>ed</w:t>
      </w:r>
      <w:r w:rsidR="0082161B">
        <w:t xml:space="preserve">, thus not providing them the </w:t>
      </w:r>
      <w:r w:rsidR="006702BC">
        <w:t>option</w:t>
      </w:r>
      <w:r w:rsidR="0082161B">
        <w:t xml:space="preserve"> to decide to participate in MDA.</w:t>
      </w:r>
      <w:r w:rsidR="00174260">
        <w:fldChar w:fldCharType="begin">
          <w:fldData xml:space="preserve">PEVuZE5vdGU+PENpdGU+PEF1dGhvcj5LcmVudGVsPC9BdXRob3I+PFllYXI+MjAxODwvWWVhcj48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</w:fldData>
        </w:fldChar>
      </w:r>
      <w:r w:rsidR="000878CD">
        <w:instrText xml:space="preserve"> ADDIN EN.CITE </w:instrText>
      </w:r>
      <w:r w:rsidR="000878CD">
        <w:fldChar w:fldCharType="begin">
          <w:fldData xml:space="preserve">PEVuZE5vdGU+PENpdGU+PEF1dGhvcj5LcmVudGVsPC9BdXRob3I+PFllYXI+MjAxODwvWWVhcj48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</w:fldData>
        </w:fldChar>
      </w:r>
      <w:r w:rsidR="000878CD">
        <w:instrText xml:space="preserve"> ADDIN EN.CITE.DATA </w:instrText>
      </w:r>
      <w:r w:rsidR="000878CD">
        <w:fldChar w:fldCharType="end"/>
      </w:r>
      <w:r w:rsidR="00174260">
        <w:fldChar w:fldCharType="separate"/>
      </w:r>
      <w:r w:rsidR="000878CD" w:rsidRPr="000878CD">
        <w:rPr>
          <w:noProof/>
          <w:vertAlign w:val="superscript"/>
        </w:rPr>
        <w:t>7,38</w:t>
      </w:r>
      <w:r w:rsidR="00174260">
        <w:fldChar w:fldCharType="end"/>
      </w:r>
      <w:r w:rsidR="0082161B">
        <w:t xml:space="preserve"> </w:t>
      </w:r>
      <w:r w:rsidR="00104F49">
        <w:t>T</w:t>
      </w:r>
      <w:r w:rsidR="0082161B">
        <w:t xml:space="preserve">he NTD community must </w:t>
      </w:r>
      <w:r w:rsidR="007C5150">
        <w:t>use</w:t>
      </w:r>
      <w:r w:rsidR="0082161B">
        <w:t xml:space="preserve"> standard terminology to distinguish delivery from the ingestion of medicines.</w:t>
      </w:r>
      <w:r w:rsidR="0082161B">
        <w:fldChar w:fldCharType="begin"/>
      </w:r>
      <w:r w:rsidR="00350A59">
        <w:instrText xml:space="preserve"> ADDIN EN.CITE &lt;EndNote&gt;&lt;Cite&gt;&lt;Author&gt;Shuford&lt;/Author&gt;&lt;Year&gt;2016&lt;/Year&gt;&lt;RecNum&gt;770&lt;/RecNum&gt;&lt;DisplayText&gt;&lt;style face="superscript"&gt;34&lt;/style&gt;&lt;/DisplayText&gt;&lt;record&gt;&lt;rec-number&gt;770&lt;/rec-number&gt;&lt;foreign-keys&gt;&lt;key app="EN" db-id="psvrpwr2ceafrqerex4pps2hetw90zft02ft" timestamp="1477580628"&gt;770&lt;/key&gt;&lt;/foreign-keys&gt;&lt;ref-type name="Journal Article"&gt;17&lt;/ref-type&gt;&lt;contributors&gt;&lt;authors&gt;&lt;author&gt;Shuford, Kathryn V.&lt;/author&gt;&lt;author&gt;Turner, Hugo C.&lt;/author&gt;&lt;author&gt;Anderson, Roy M.&lt;/author&gt;&lt;/authors&gt;&lt;/contributors&gt;&lt;titles&gt;&lt;title&gt;Compliance with anthelmintic treatment in the neglected tropical diseases control programmes: a systematic review&lt;/title&gt;&lt;secondary-title&gt;Parasites &amp;amp; Vectors&lt;/secondary-title&gt;&lt;/titles&gt;&lt;periodical&gt;&lt;full-title&gt;Parasites &amp;amp; Vectors&lt;/full-title&gt;&lt;/periodical&gt;&lt;pages&gt;29&lt;/pages&gt;&lt;volume&gt;9&lt;/volume&gt;&lt;number&gt;1&lt;/number&gt;&lt;dates&gt;&lt;year&gt;2016&lt;/year&gt;&lt;pub-dates&gt;&lt;date&gt;2016//&lt;/date&gt;&lt;/pub-dates&gt;&lt;/dates&gt;&lt;isbn&gt;1756-3305&lt;/isbn&gt;&lt;urls&gt;&lt;related-urls&gt;&lt;url&gt;http://dx.doi.org/10.1186/s13071-016-1311-1&lt;/url&gt;&lt;/related-urls&gt;&lt;/urls&gt;&lt;electronic-resource-num&gt;10.1186/s13071-016-1311-1&lt;/electronic-resource-num&gt;&lt;/record&gt;&lt;/Cite&gt;&lt;/EndNote&gt;</w:instrText>
      </w:r>
      <w:r w:rsidR="0082161B">
        <w:fldChar w:fldCharType="separate"/>
      </w:r>
      <w:r w:rsidR="00350A59" w:rsidRPr="00350A59">
        <w:rPr>
          <w:noProof/>
          <w:vertAlign w:val="superscript"/>
        </w:rPr>
        <w:t>34</w:t>
      </w:r>
      <w:r w:rsidR="0082161B">
        <w:fldChar w:fldCharType="end"/>
      </w:r>
      <w:r w:rsidR="0082161B">
        <w:t xml:space="preserve"> This distinction is needed </w:t>
      </w:r>
      <w:r w:rsidR="00104F49">
        <w:t>for</w:t>
      </w:r>
      <w:r w:rsidR="0082161B">
        <w:t xml:space="preserve"> endemic countries</w:t>
      </w:r>
      <w:r w:rsidR="00104F49">
        <w:t xml:space="preserve"> to distinguish between contexts that require </w:t>
      </w:r>
      <w:r w:rsidR="0082161B">
        <w:t xml:space="preserve">alternative modes of </w:t>
      </w:r>
      <w:r w:rsidR="00BE52B6">
        <w:t>medicine</w:t>
      </w:r>
      <w:r w:rsidR="0082161B">
        <w:t xml:space="preserve"> delivery </w:t>
      </w:r>
      <w:r w:rsidR="00104F49">
        <w:t>or intensified health education</w:t>
      </w:r>
      <w:r w:rsidR="0082161B">
        <w:t>.</w:t>
      </w:r>
      <w:r w:rsidR="00104F49">
        <w:fldChar w:fldCharType="begin"/>
      </w:r>
      <w:r w:rsidR="00350A59">
        <w:instrText xml:space="preserve"> ADDIN EN.CITE &lt;EndNote&gt;&lt;Cite&gt;&lt;Author&gt;Kappagoda&lt;/Author&gt;&lt;Year&gt;2014&lt;/Year&gt;&lt;RecNum&gt;1344&lt;/RecNum&gt;&lt;DisplayText&gt;&lt;style face="superscript"&gt;39&lt;/style&gt;&lt;/DisplayText&gt;&lt;record&gt;&lt;rec-number&gt;1344&lt;/rec-number&gt;&lt;foreign-keys&gt;&lt;key app="EN" db-id="psvrpwr2ceafrqerex4pps2hetw90zft02ft" timestamp="1524582572"&gt;1344&lt;/key&gt;&lt;/foreign-keys&gt;&lt;ref-type name="Journal Article"&gt;17&lt;/ref-type&gt;&lt;contributors&gt;&lt;authors&gt;&lt;author&gt;Kappagoda, Shanthi&lt;/author&gt;&lt;author&gt;Ioannidis, John P. A.&lt;/author&gt;&lt;/authors&gt;&lt;/contributors&gt;&lt;titles&gt;&lt;title&gt;Prevention and control of neglected tropical diseases: overview of randomized trials, systematic reviews and meta-analyses&lt;/title&gt;&lt;secondary-title&gt;Bulletin of the World Health Organization&lt;/secondary-title&gt;&lt;/titles&gt;&lt;periodical&gt;&lt;full-title&gt;Bulletin of the World Health Organization&lt;/full-title&gt;&lt;/periodical&gt;&lt;pages&gt;356-366C&lt;/pages&gt;&lt;volume&gt;92&lt;/volume&gt;&lt;number&gt;5&lt;/number&gt;&lt;dates&gt;&lt;year&gt;2014&lt;/year&gt;&lt;pub-dates&gt;&lt;date&gt;03/13&amp;#xD;08/29/received&amp;#xD;12/18/revised&amp;#xD;01/02/accepted&lt;/date&gt;&lt;/pub-dates&gt;&lt;/dates&gt;&lt;publisher&gt;World Health Organization&lt;/publisher&gt;&lt;isbn&gt;0042-9686&amp;#xD;1564-0604&lt;/isbn&gt;&lt;accession-num&gt;PMC4007126&lt;/accession-num&gt;&lt;urls&gt;&lt;related-urls&gt;&lt;url&gt;http://www.ncbi.nlm.nih.gov/pmc/articles/PMC4007126/&lt;/url&gt;&lt;/related-urls&gt;&lt;/urls&gt;&lt;electronic-resource-num&gt;10.2471/BLT.13.129601&lt;/electronic-resource-num&gt;&lt;remote-database-name&gt;PMC&lt;/remote-database-name&gt;&lt;/record&gt;&lt;/Cite&gt;&lt;/EndNote&gt;</w:instrText>
      </w:r>
      <w:r w:rsidR="00104F49">
        <w:fldChar w:fldCharType="separate"/>
      </w:r>
      <w:r w:rsidR="00350A59" w:rsidRPr="00350A59">
        <w:rPr>
          <w:noProof/>
          <w:vertAlign w:val="superscript"/>
        </w:rPr>
        <w:t>39</w:t>
      </w:r>
      <w:r w:rsidR="00104F49">
        <w:fldChar w:fldCharType="end"/>
      </w:r>
    </w:p>
    <w:p w14:paraId="2BDF3F74" w14:textId="77777777" w:rsidR="004A3353" w:rsidRDefault="004A3353" w:rsidP="0082161B"/>
    <w:p w14:paraId="0FE3A936" w14:textId="3FD3FACC" w:rsidR="004A3353" w:rsidRPr="000318A5" w:rsidRDefault="004A3353" w:rsidP="004A3353">
      <w:r>
        <w:t>The detailed data requir</w:t>
      </w:r>
      <w:r w:rsidR="001F10FD">
        <w:t>ed to verify</w:t>
      </w:r>
      <w:r>
        <w:t xml:space="preserve"> </w:t>
      </w:r>
      <w:r w:rsidR="001F10FD">
        <w:t>treatment</w:t>
      </w:r>
      <w:r>
        <w:t xml:space="preserve"> </w:t>
      </w:r>
      <w:r w:rsidR="005B07EA">
        <w:t>and distinguish medicine</w:t>
      </w:r>
      <w:r w:rsidR="001E1B35">
        <w:t xml:space="preserve"> delivery </w:t>
      </w:r>
      <w:r w:rsidR="005B07EA">
        <w:t>from</w:t>
      </w:r>
      <w:r w:rsidR="001E1B35">
        <w:t xml:space="preserve"> ingestion </w:t>
      </w:r>
      <w:r>
        <w:t xml:space="preserve">pose challenges to local health </w:t>
      </w:r>
      <w:r w:rsidR="00AF2480">
        <w:t>systems</w:t>
      </w:r>
      <w:r>
        <w:t>. Capacity is needed to analyze ind</w:t>
      </w:r>
      <w:r w:rsidR="001F789D">
        <w:t>ividual-level data in nearly</w:t>
      </w:r>
      <w:r>
        <w:t xml:space="preserve"> real time, </w:t>
      </w:r>
      <w:r w:rsidR="003639FC">
        <w:t xml:space="preserve">to </w:t>
      </w:r>
      <w:r>
        <w:t xml:space="preserve">respond to unusual patterns or inaccuracies in reporting, and </w:t>
      </w:r>
      <w:r w:rsidR="003639FC">
        <w:t xml:space="preserve">to </w:t>
      </w:r>
      <w:r>
        <w:t>frequently conduct visits to monitor endemic communities. Presently, the WHO PC (PCT) Database</w:t>
      </w:r>
      <w:r w:rsidR="00F315FC">
        <w:fldChar w:fldCharType="begin"/>
      </w:r>
      <w:r w:rsidR="00F315FC">
        <w:instrText xml:space="preserve"> ADDIN EN.CITE &lt;EndNote&gt;&lt;Cite ExcludeAuth="1" ExcludeYear="1"&gt;&lt;RecNum&gt;302&lt;/RecNum&gt;&lt;DisplayText&gt;&lt;style face="superscript"&gt;40&lt;/style&gt;&lt;/DisplayText&gt;&lt;record&gt;&lt;rec-number&gt;302&lt;/rec-number&gt;&lt;foreign-keys&gt;&lt;key app="EN" db-id="psvrpwr2ceafrqerex4pps2hetw90zft02ft" timestamp="1396964130"&gt;302&lt;/key&gt;&lt;/foreign-keys&gt;&lt;ref-type name="Aggregated Database"&gt;55&lt;/ref-type&gt;&lt;contributors&gt;&lt;/contributors&gt;&lt;titles&gt;&lt;title&gt;Neglected tropical diseases: PCT databank&lt;/title&gt;&lt;/titles&gt;&lt;dates&gt;&lt;pub-dates&gt;&lt;date&gt;March 04 2014&lt;/date&gt;&lt;/pub-dates&gt;&lt;/dates&gt;&lt;pub-location&gt;Geneva&lt;/pub-location&gt;&lt;publisher&gt;World Health Organization&lt;/publisher&gt;&lt;urls&gt;&lt;/urls&gt;&lt;/record&gt;&lt;/Cite&gt;&lt;/EndNote&gt;</w:instrText>
      </w:r>
      <w:r w:rsidR="00F315FC">
        <w:fldChar w:fldCharType="separate"/>
      </w:r>
      <w:r w:rsidR="00F315FC" w:rsidRPr="00F315FC">
        <w:rPr>
          <w:noProof/>
          <w:vertAlign w:val="superscript"/>
        </w:rPr>
        <w:t>40</w:t>
      </w:r>
      <w:r w:rsidR="00F315FC">
        <w:fldChar w:fldCharType="end"/>
      </w:r>
      <w:r w:rsidR="00527706">
        <w:t xml:space="preserve"> </w:t>
      </w:r>
      <w:r>
        <w:t xml:space="preserve">contains government-reported treatment </w:t>
      </w:r>
      <w:r w:rsidR="008E4123">
        <w:t xml:space="preserve">rates </w:t>
      </w:r>
      <w:r>
        <w:t>at the national level. This reported information is sparse, does not necessarily accord with post-MDA validated surveys, and provides no information on the verification measures (if any) used for data retrieved from endemic areas.</w:t>
      </w:r>
      <w:r>
        <w:fldChar w:fldCharType="begin"/>
      </w:r>
      <w:r w:rsidR="00F315FC">
        <w:instrText xml:space="preserve"> ADDIN EN.CITE &lt;EndNote&gt;&lt;Cite&gt;&lt;Author&gt;Dhuly Chowdhury&lt;/Author&gt;&lt;Year&gt;2010&lt;/Year&gt;&lt;RecNum&gt;1345&lt;/RecNum&gt;&lt;DisplayText&gt;&lt;style face="superscript"&gt;41&lt;/style&gt;&lt;/DisplayText&gt;&lt;record&gt;&lt;rec-number&gt;1345&lt;/rec-number&gt;&lt;foreign-keys&gt;&lt;key app="EN" db-id="psvrpwr2ceafrqerex4pps2hetw90zft02ft" timestamp="1524582775"&gt;1345&lt;/key&gt;&lt;/foreign-keys&gt;&lt;ref-type name="Conference Proceedings"&gt;10&lt;/ref-type&gt;&lt;contributors&gt;&lt;authors&gt;&lt;author&gt;Dhuly Chowdhury&lt;/author&gt;&lt;author&gt;Karol Krotki&lt;/author&gt;&lt;author&gt;Lauren P. Courtney&lt;/author&gt;&lt;author&gt;Katie Zoerhoff&lt;/author&gt;&lt;author&gt;Margaret Baker&lt;/author&gt;&lt;author&gt;Amadou Garba Djirmay&lt;/author&gt;&lt;author&gt;Anna E Phillips&lt;/author&gt;&lt;author&gt;Yaye Youssouf&lt;/author&gt;&lt;author&gt;Zilahatou Tohon&lt;/author&gt;&lt;/authors&gt;&lt;/contributors&gt;&lt;titles&gt;&lt;title&gt;Effective Sampling Methodology for Program Evaluation in Developing Countries&lt;/title&gt;&lt;secondary-title&gt;Annual Meeting of the American Statistical Association (JSM)&lt;/secondary-title&gt;&lt;/titles&gt;&lt;pages&gt;4584-4592&lt;/pages&gt;&lt;dates&gt;&lt;year&gt;2010&lt;/year&gt;&lt;/dates&gt;&lt;urls&gt;&lt;/urls&gt;&lt;/record&gt;&lt;/Cite&gt;&lt;/EndNote&gt;</w:instrText>
      </w:r>
      <w:r>
        <w:fldChar w:fldCharType="separate"/>
      </w:r>
      <w:r w:rsidR="00F315FC" w:rsidRPr="00F315FC">
        <w:rPr>
          <w:noProof/>
          <w:vertAlign w:val="superscript"/>
        </w:rPr>
        <w:t>41</w:t>
      </w:r>
      <w:r>
        <w:fldChar w:fldCharType="end"/>
      </w:r>
      <w:r>
        <w:t xml:space="preserve"> Progress is being made by the Expanded Special Project for Elimination of NTDs (ESPEN) in sub-Saharan Africa to provide technical support for a more complete, subnational tracking of MDA</w:t>
      </w:r>
      <w:r w:rsidR="00527706">
        <w:t>.</w:t>
      </w:r>
      <w:r w:rsidR="00F315FC">
        <w:fldChar w:fldCharType="begin"/>
      </w:r>
      <w:r w:rsidR="00F315FC">
        <w:instrText xml:space="preserve"> ADDIN EN.CITE &lt;EndNote&gt;&lt;Cite ExcludeAuth="1"&gt;&lt;Year&gt;2015&lt;/Year&gt;&lt;RecNum&gt;1469&lt;/RecNum&gt;&lt;DisplayText&gt;&lt;style face="superscript"&gt;42&lt;/style&gt;&lt;/DisplayText&gt;&lt;record&gt;&lt;rec-number&gt;1469&lt;/rec-number&gt;&lt;foreign-keys&gt;&lt;key app="EN" db-id="psvrpwr2ceafrqerex4pps2hetw90zft02ft" timestamp="1550065183"&gt;1469&lt;/key&gt;&lt;/foreign-keys&gt;&lt;ref-type name="Report"&gt;27&lt;/ref-type&gt;&lt;contributors&gt;&lt;/contributors&gt;&lt;titles&gt;&lt;title&gt;Framework for the establishment of the Expanded Special Project for Elimination of Neglected Tropical Diseases&lt;/title&gt;&lt;/titles&gt;&lt;pages&gt;29&lt;/pages&gt;&lt;dates&gt;&lt;year&gt;2015&lt;/year&gt;&lt;/dates&gt;&lt;pub-location&gt;Geneva&lt;/pub-location&gt;&lt;publisher&gt;World Health Organization: Regional Office for Africa NTD Programme&lt;/publisher&gt;&lt;urls&gt;&lt;related-urls&gt;&lt;url&gt;https://www.afro.who.int/health-topics/expanded-special-project-elimination-neglected-tropical-disease&lt;/url&gt;&lt;/related-urls&gt;&lt;/urls&gt;&lt;access-date&gt;Feb. 13 2019&lt;/access-date&gt;&lt;/record&gt;&lt;/Cite&gt;&lt;/EndNote&gt;</w:instrText>
      </w:r>
      <w:r w:rsidR="00F315FC">
        <w:fldChar w:fldCharType="separate"/>
      </w:r>
      <w:r w:rsidR="00F315FC" w:rsidRPr="00F315FC">
        <w:rPr>
          <w:noProof/>
          <w:vertAlign w:val="superscript"/>
        </w:rPr>
        <w:t>42</w:t>
      </w:r>
      <w:r w:rsidR="00F315FC">
        <w:fldChar w:fldCharType="end"/>
      </w:r>
      <w:r>
        <w:t xml:space="preserve"> With ESPEN, local NTD officers </w:t>
      </w:r>
      <w:r w:rsidR="008E4123">
        <w:t>will be</w:t>
      </w:r>
      <w:r>
        <w:t xml:space="preserve"> better placed to train workers within local health systems.</w:t>
      </w:r>
    </w:p>
    <w:p w14:paraId="7A6D8660" w14:textId="77777777" w:rsidR="00813D42" w:rsidRPr="00FC76A1" w:rsidRDefault="00813D42" w:rsidP="00520875"/>
    <w:p w14:paraId="5966071C" w14:textId="15DA6FF9" w:rsidR="007004C9" w:rsidRDefault="00BE52B6" w:rsidP="00230D97">
      <w:pPr>
        <w:rPr>
          <w:b/>
        </w:rPr>
      </w:pPr>
      <w:r>
        <w:rPr>
          <w:b/>
        </w:rPr>
        <w:t>Donated medicine</w:t>
      </w:r>
      <w:r w:rsidR="00DE08A9">
        <w:rPr>
          <w:b/>
        </w:rPr>
        <w:t>s</w:t>
      </w:r>
      <w:r w:rsidR="00230D97">
        <w:rPr>
          <w:b/>
        </w:rPr>
        <w:t xml:space="preserve"> ≠ </w:t>
      </w:r>
      <w:r w:rsidR="007004C9" w:rsidRPr="00230D97">
        <w:rPr>
          <w:b/>
        </w:rPr>
        <w:t>access</w:t>
      </w:r>
      <w:r w:rsidR="006702BC">
        <w:rPr>
          <w:b/>
        </w:rPr>
        <w:t xml:space="preserve"> </w:t>
      </w:r>
      <w:r w:rsidR="0018214F">
        <w:rPr>
          <w:b/>
        </w:rPr>
        <w:t xml:space="preserve">to treatment </w:t>
      </w:r>
      <w:r w:rsidR="006702BC">
        <w:rPr>
          <w:b/>
        </w:rPr>
        <w:t>for everyone</w:t>
      </w:r>
    </w:p>
    <w:p w14:paraId="01919D19" w14:textId="201512D8" w:rsidR="00391376" w:rsidRPr="000E0FA3" w:rsidRDefault="00BE52B6" w:rsidP="00391376">
      <w:r>
        <w:t xml:space="preserve">Medicine </w:t>
      </w:r>
      <w:r w:rsidR="008A1E6B">
        <w:t xml:space="preserve">donation programmes, despite their scale, do not address all steps needed for equitable access </w:t>
      </w:r>
      <w:r>
        <w:t xml:space="preserve">to treatment for NTDs </w:t>
      </w:r>
      <w:r w:rsidR="008A1E6B">
        <w:t>(Figure 1)</w:t>
      </w:r>
      <w:r w:rsidR="00391376">
        <w:t>.</w:t>
      </w:r>
      <w:r w:rsidR="002961EB">
        <w:fldChar w:fldCharType="begin"/>
      </w:r>
      <w:r w:rsidR="00350A59">
        <w:instrText xml:space="preserve"> ADDIN EN.CITE &lt;EndNote&gt;&lt;Cite ExcludeAuth="1"&gt;&lt;Year&gt;2018&lt;/Year&gt;&lt;RecNum&gt;1457&lt;/RecNum&gt;&lt;DisplayText&gt;&lt;style face="superscript"&gt;16&lt;/style&gt;&lt;/DisplayText&gt;&lt;record&gt;&lt;rec-number&gt;1457&lt;/rec-number&gt;&lt;foreign-keys&gt;&lt;key app="EN" db-id="psvrpwr2ceafrqerex4pps2hetw90zft02ft" timestamp="1549390212"&gt;1457&lt;/key&gt;&lt;/foreign-keys&gt;&lt;ref-type name="Report"&gt;27&lt;/ref-type&gt;&lt;contributors&gt;&lt;/contributors&gt;&lt;titles&gt;&lt;title&gt;Summary of global update on provision of preventive chemotherapy in 2017 and progress towards ensuring timely supplies and management&lt;/title&gt;&lt;secondary-title&gt;Weekly Epidemiological Record&lt;/secondary-title&gt;&lt;/titles&gt;&lt;pages&gt;508-520&lt;/pages&gt;&lt;number&gt;39&lt;/number&gt;&lt;dates&gt;&lt;year&gt;2018&lt;/year&gt;&lt;/dates&gt;&lt;pub-location&gt;Geneva&lt;/pub-location&gt;&lt;publisher&gt;World Health Organization&lt;/publisher&gt;&lt;urls&gt;&lt;/urls&gt;&lt;custom6&gt;93&lt;/custom6&gt;&lt;/record&gt;&lt;/Cite&gt;&lt;/EndNote&gt;</w:instrText>
      </w:r>
      <w:r w:rsidR="002961EB">
        <w:fldChar w:fldCharType="separate"/>
      </w:r>
      <w:r w:rsidR="00350A59" w:rsidRPr="00350A59">
        <w:rPr>
          <w:noProof/>
          <w:vertAlign w:val="superscript"/>
        </w:rPr>
        <w:t>16</w:t>
      </w:r>
      <w:r w:rsidR="002961EB">
        <w:fldChar w:fldCharType="end"/>
      </w:r>
      <w:r w:rsidR="00391376">
        <w:t xml:space="preserve"> One reason is that </w:t>
      </w:r>
      <w:r>
        <w:t>medicine</w:t>
      </w:r>
      <w:r w:rsidR="00391376">
        <w:t xml:space="preserve"> donations are not necessarily based on infection epidemiology</w:t>
      </w:r>
      <w:r w:rsidR="004264A0">
        <w:t xml:space="preserve"> and</w:t>
      </w:r>
      <w:r w:rsidR="00480BA1">
        <w:t xml:space="preserve"> therefore</w:t>
      </w:r>
      <w:r w:rsidR="004264A0">
        <w:t>,</w:t>
      </w:r>
      <w:r w:rsidR="00480BA1">
        <w:t xml:space="preserve"> </w:t>
      </w:r>
      <w:r w:rsidR="004264A0">
        <w:t xml:space="preserve">do not reach all </w:t>
      </w:r>
      <w:r w:rsidR="00210E71">
        <w:t>individuals in need of treatment</w:t>
      </w:r>
      <w:r w:rsidR="00391376">
        <w:t>. Albendazole is not donated to treat adults with hookworm infections, though these individuals have been shown to have the heaviest infection intensities thereby acting as parasite reservoirs and pr</w:t>
      </w:r>
      <w:r w:rsidR="0003370E">
        <w:t xml:space="preserve">edisposing school-aged children who receive donated </w:t>
      </w:r>
      <w:r>
        <w:t xml:space="preserve">medicines </w:t>
      </w:r>
      <w:r w:rsidR="00391376">
        <w:t>to infection.</w:t>
      </w:r>
      <w:r w:rsidR="00391376">
        <w:fldChar w:fldCharType="begin">
          <w:fldData xml:space="preserve">PEVuZE5vdGU+PENpdGU+PEF1dGhvcj5DaGFtaTwvQXV0aG9yPjxZZWFyPjIwMTU8L1llYXI+PFJl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</w:fldData>
        </w:fldChar>
      </w:r>
      <w:r w:rsidR="000878CD">
        <w:instrText xml:space="preserve"> ADDIN EN.CITE </w:instrText>
      </w:r>
      <w:r w:rsidR="000878CD">
        <w:fldChar w:fldCharType="begin">
          <w:fldData xml:space="preserve">PEVuZE5vdGU+PENpdGU+PEF1dGhvcj5DaGFtaTwvQXV0aG9yPjxZZWFyPjIwMTU8L1llYXI+PFJl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</w:fldData>
        </w:fldChar>
      </w:r>
      <w:r w:rsidR="000878CD">
        <w:instrText xml:space="preserve"> ADDIN EN.CITE.DATA </w:instrText>
      </w:r>
      <w:r w:rsidR="000878CD">
        <w:fldChar w:fldCharType="end"/>
      </w:r>
      <w:r w:rsidR="00391376">
        <w:fldChar w:fldCharType="separate"/>
      </w:r>
      <w:r w:rsidR="000878CD" w:rsidRPr="000878CD">
        <w:rPr>
          <w:noProof/>
          <w:vertAlign w:val="superscript"/>
        </w:rPr>
        <w:t>11,43,44</w:t>
      </w:r>
      <w:r w:rsidR="00391376">
        <w:fldChar w:fldCharType="end"/>
      </w:r>
      <w:r w:rsidR="00391376">
        <w:t xml:space="preserve"> For middle to high-income countries, there are no </w:t>
      </w:r>
      <w:r>
        <w:t>medicine</w:t>
      </w:r>
      <w:r w:rsidR="00391376">
        <w:t xml:space="preserve"> donations for PC-NTDs.</w:t>
      </w:r>
      <w:r w:rsidR="00391376">
        <w:fldChar w:fldCharType="begin"/>
      </w:r>
      <w:r w:rsidR="00F315FC">
        <w:instrText xml:space="preserve"> ADDIN EN.CITE &lt;EndNote&gt;&lt;Cite&gt;&lt;Author&gt;Hotez&lt;/Author&gt;&lt;Year&gt;2013&lt;/Year&gt;&lt;RecNum&gt;1348&lt;/RecNum&gt;&lt;DisplayText&gt;&lt;style face="superscript"&gt;45&lt;/style&gt;&lt;/DisplayText&gt;&lt;record&gt;&lt;rec-number&gt;1348&lt;/rec-number&gt;&lt;foreign-keys&gt;&lt;key app="EN" db-id="psvrpwr2ceafrqerex4pps2hetw90zft02ft" timestamp="1524652112"&gt;1348&lt;/key&gt;&lt;/foreign-keys&gt;&lt;ref-type name="Journal Article"&gt;17&lt;/ref-type&gt;&lt;contributors&gt;&lt;authors&gt;&lt;author&gt;Hotez, Peter J.&lt;/author&gt;&lt;/authors&gt;&lt;/contributors&gt;&lt;titles&gt;&lt;title&gt;NTDs V.2.0: “Blue Marble Health”—Neglected Tropical Disease Control and Elimination in a Shifting Health Policy Landscape&lt;/title&gt;&lt;secondary-title&gt;PLOS Neglected Tropical Diseases&lt;/secondary-title&gt;&lt;/titles&gt;&lt;periodical&gt;&lt;full-title&gt;PLoS neglected tropical diseases&lt;/full-title&gt;&lt;/periodical&gt;&lt;pages&gt;e2570&lt;/pages&gt;&lt;volume&gt;7&lt;/volume&gt;&lt;number&gt;11&lt;/number&gt;&lt;dates&gt;&lt;year&gt;2013&lt;/year&gt;&lt;/dates&gt;&lt;publisher&gt;Public Library of Science&lt;/publisher&gt;&lt;urls&gt;&lt;related-urls&gt;&lt;url&gt;https://doi.org/10.1371/journal.pntd.0002570&lt;/url&gt;&lt;/related-urls&gt;&lt;/urls&gt;&lt;electronic-resource-num&gt;10.1371/journal.pntd.0002570&lt;/electronic-resource-num&gt;&lt;/record&gt;&lt;/Cite&gt;&lt;/EndNote&gt;</w:instrText>
      </w:r>
      <w:r w:rsidR="00391376">
        <w:fldChar w:fldCharType="separate"/>
      </w:r>
      <w:r w:rsidR="00F315FC" w:rsidRPr="00F315FC">
        <w:rPr>
          <w:noProof/>
          <w:vertAlign w:val="superscript"/>
        </w:rPr>
        <w:t>45</w:t>
      </w:r>
      <w:r w:rsidR="00391376">
        <w:fldChar w:fldCharType="end"/>
      </w:r>
      <w:r w:rsidR="00391376">
        <w:t xml:space="preserve"> </w:t>
      </w:r>
      <w:r w:rsidR="00904AA5">
        <w:t>T</w:t>
      </w:r>
      <w:r w:rsidR="00391376">
        <w:t xml:space="preserve">here is an assumption that individuals, for whom </w:t>
      </w:r>
      <w:r>
        <w:t xml:space="preserve">medicines </w:t>
      </w:r>
      <w:r w:rsidR="00391376">
        <w:t xml:space="preserve">are not donated, will receive treatment through existing health systems. Yet, </w:t>
      </w:r>
      <w:r w:rsidR="0095280A">
        <w:t xml:space="preserve">as previously noted, </w:t>
      </w:r>
      <w:r w:rsidR="00391376">
        <w:t xml:space="preserve">PCs are not available </w:t>
      </w:r>
      <w:r w:rsidR="0095280A">
        <w:t>from hospitals or</w:t>
      </w:r>
      <w:r w:rsidR="00391376">
        <w:t xml:space="preserve"> health centres. To revise </w:t>
      </w:r>
      <w:r w:rsidR="000828D5">
        <w:t>medicine</w:t>
      </w:r>
      <w:r w:rsidR="00391376">
        <w:t xml:space="preserve"> donation </w:t>
      </w:r>
      <w:r w:rsidR="009A5981">
        <w:t>regimens</w:t>
      </w:r>
      <w:r w:rsidR="00391376">
        <w:t xml:space="preserve"> or </w:t>
      </w:r>
      <w:r w:rsidR="00844B1A">
        <w:t xml:space="preserve">to </w:t>
      </w:r>
      <w:r w:rsidR="00391376">
        <w:t>establish procurement models beyond donations</w:t>
      </w:r>
      <w:r w:rsidR="00C34039">
        <w:t>,</w:t>
      </w:r>
      <w:r w:rsidR="00391376">
        <w:t xml:space="preserve"> new treatment guidelines</w:t>
      </w:r>
      <w:r w:rsidR="0042408D">
        <w:t xml:space="preserve"> for all individuals currently at high risk of PC-NTDs</w:t>
      </w:r>
      <w:r w:rsidR="00391376">
        <w:t xml:space="preserve"> </w:t>
      </w:r>
      <w:r w:rsidR="00C34039">
        <w:t xml:space="preserve">are required </w:t>
      </w:r>
      <w:r w:rsidR="00391376">
        <w:t>from the WHO.</w:t>
      </w:r>
      <w:r w:rsidR="00CC07F4">
        <w:fldChar w:fldCharType="begin"/>
      </w:r>
      <w:r w:rsidR="00F315FC">
        <w:instrText xml:space="preserve"> ADDIN EN.CITE &lt;EndNote&gt;&lt;Cite&gt;&lt;Author&gt;Savioli&lt;/Author&gt;&lt;Year&gt;2018&lt;/Year&gt;&lt;RecNum&gt;1383&lt;/RecNum&gt;&lt;DisplayText&gt;&lt;style face="superscript"&gt;46&lt;/style&gt;&lt;/DisplayText&gt;&lt;record&gt;&lt;rec-number&gt;1383&lt;/rec-number&gt;&lt;foreign-keys&gt;&lt;key app="EN" db-id="psvrpwr2ceafrqerex4pps2hetw90zft02ft" timestamp="1530177499"&gt;1383&lt;/key&gt;&lt;/foreign-keys&gt;&lt;ref-type name="Journal Article"&gt;17&lt;/ref-type&gt;&lt;contributors&gt;&lt;authors&gt;&lt;author&gt;Savioli, Lorenzo&lt;/author&gt;&lt;author&gt;Albonico, Marco&lt;/author&gt;&lt;author&gt;Daumerie, Denis&lt;/author&gt;&lt;author&gt;Lo, Nathan C.&lt;/author&gt;&lt;author&gt;Stothard, J. Russell&lt;/author&gt;&lt;author&gt;Asaolu, Samuel&lt;/author&gt;&lt;author&gt;Tchuem Tchuenté, Louis Albert&lt;/author&gt;&lt;author&gt;Anderson, Roy M.&lt;/author&gt;&lt;/authors&gt;&lt;/contributors&gt;&lt;titles&gt;&lt;title&gt;Review of the 2017 WHO Guideline: Preventive chemotherapy to control soil-transmitted helminth infections in at-risk population groups. An opportunity lost in translation&lt;/title&gt;&lt;secondary-title&gt;PLOS Neglected Tropical Diseases&lt;/secondary-title&gt;&lt;/titles&gt;&lt;periodical&gt;&lt;full-title&gt;PLoS neglected tropical diseases&lt;/full-title&gt;&lt;/periodical&gt;&lt;pages&gt;e0006296&lt;/pages&gt;&lt;volume&gt;12&lt;/volume&gt;&lt;number&gt;4&lt;/number&gt;&lt;dates&gt;&lt;year&gt;2018&lt;/year&gt;&lt;/dates&gt;&lt;publisher&gt;Public Library of Science&lt;/publisher&gt;&lt;urls&gt;&lt;related-urls&gt;&lt;url&gt;https://doi.org/10.1371/journal.pntd.0006296&lt;/url&gt;&lt;/related-urls&gt;&lt;/urls&gt;&lt;electronic-resource-num&gt;10.1371/journal.pntd.0006296&lt;/electronic-resource-num&gt;&lt;/record&gt;&lt;/Cite&gt;&lt;/EndNote&gt;</w:instrText>
      </w:r>
      <w:r w:rsidR="00CC07F4">
        <w:fldChar w:fldCharType="separate"/>
      </w:r>
      <w:r w:rsidR="00F315FC" w:rsidRPr="00F315FC">
        <w:rPr>
          <w:noProof/>
          <w:vertAlign w:val="superscript"/>
        </w:rPr>
        <w:t>46</w:t>
      </w:r>
      <w:r w:rsidR="00CC07F4">
        <w:fldChar w:fldCharType="end"/>
      </w:r>
      <w:r w:rsidR="0042408D">
        <w:t xml:space="preserve"> </w:t>
      </w:r>
    </w:p>
    <w:p w14:paraId="34439187" w14:textId="77777777" w:rsidR="000D05E1" w:rsidRDefault="000D05E1" w:rsidP="00230D97">
      <w:pPr>
        <w:rPr>
          <w:b/>
        </w:rPr>
      </w:pPr>
    </w:p>
    <w:p w14:paraId="6FBDD87B" w14:textId="0E381982" w:rsidR="003B3702" w:rsidRDefault="00391376" w:rsidP="00230D97">
      <w:r>
        <w:t>I</w:t>
      </w:r>
      <w:r w:rsidR="00A97AFC">
        <w:t xml:space="preserve">n countries with sufficient </w:t>
      </w:r>
      <w:r w:rsidR="00BE52B6">
        <w:t>medicine</w:t>
      </w:r>
      <w:r w:rsidR="00A97AFC">
        <w:t xml:space="preserve"> donations to treat </w:t>
      </w:r>
      <w:r w:rsidR="001A6B94">
        <w:t xml:space="preserve">nearly all </w:t>
      </w:r>
      <w:r w:rsidR="00A97AFC">
        <w:t>at-risk i</w:t>
      </w:r>
      <w:r w:rsidR="003C09A5">
        <w:t xml:space="preserve">ndividuals, the current </w:t>
      </w:r>
      <w:r w:rsidR="00A97AFC">
        <w:t>vision of access</w:t>
      </w:r>
      <w:r w:rsidR="00211813">
        <w:fldChar w:fldCharType="begin"/>
      </w:r>
      <w:r w:rsidR="00F315FC">
        <w:instrText xml:space="preserve"> ADDIN EN.CITE &lt;EndNote&gt;&lt;Cite&gt;&lt;Author&gt;World Health Organization&lt;/Author&gt;&lt;Year&gt;2017&lt;/Year&gt;&lt;RecNum&gt;1384&lt;/RecNum&gt;&lt;DisplayText&gt;&lt;style face="superscript"&gt;47&lt;/style&gt;&lt;/DisplayText&gt;&lt;record&gt;&lt;rec-number&gt;1384&lt;/rec-number&gt;&lt;foreign-keys&gt;&lt;key app="EN" db-id="psvrpwr2ceafrqerex4pps2hetw90zft02ft" timestamp="1530181909"&gt;1384&lt;/key&gt;&lt;/foreign-keys&gt;&lt;ref-type name="Report"&gt;27&lt;/ref-type&gt;&lt;contributors&gt;&lt;authors&gt;&lt;author&gt;World Health Organization,&lt;/author&gt;&lt;/authors&gt;&lt;/contributors&gt;&lt;titles&gt;&lt;title&gt;Integrating neglected tropical diseases into global health and development&lt;/title&gt;&lt;secondary-title&gt;Fourth WHO report on neglected tropical diseases&lt;/secondary-title&gt;&lt;/titles&gt;&lt;pages&gt;278&lt;/pages&gt;&lt;dates&gt;&lt;year&gt;2017&lt;/year&gt;&lt;/dates&gt;&lt;pub-location&gt;Geneva&lt;/pub-location&gt;&lt;publisher&gt;World Health Organization&lt;/publisher&gt;&lt;urls&gt;&lt;related-urls&gt;&lt;url&gt;http://www.who.int/neglected_diseases/resources/9789241565448/en/&lt;/url&gt;&lt;/related-urls&gt;&lt;/urls&gt;&lt;access-date&gt;June 28, 2018&lt;/access-date&gt;&lt;/record&gt;&lt;/Cite&gt;&lt;/EndNote&gt;</w:instrText>
      </w:r>
      <w:r w:rsidR="00211813">
        <w:fldChar w:fldCharType="separate"/>
      </w:r>
      <w:r w:rsidR="00F315FC" w:rsidRPr="00F315FC">
        <w:rPr>
          <w:noProof/>
          <w:vertAlign w:val="superscript"/>
        </w:rPr>
        <w:t>47</w:t>
      </w:r>
      <w:r w:rsidR="00211813">
        <w:fldChar w:fldCharType="end"/>
      </w:r>
      <w:r w:rsidR="00A97AFC">
        <w:t xml:space="preserve"> has unrealized levels of treatment coverage (</w:t>
      </w:r>
      <w:r w:rsidR="000828D5">
        <w:t xml:space="preserve">medicine </w:t>
      </w:r>
      <w:r w:rsidR="00A97AFC">
        <w:t>delivery). In 201</w:t>
      </w:r>
      <w:r w:rsidR="002961EB">
        <w:t>7</w:t>
      </w:r>
      <w:r w:rsidR="00A97AFC">
        <w:t xml:space="preserve">, many countries failed to meet WHO treatment targets (65-75% of at-risk individuals) </w:t>
      </w:r>
      <w:r w:rsidR="00A97AFC">
        <w:lastRenderedPageBreak/>
        <w:t>across all PC-NTDs.</w:t>
      </w:r>
      <w:r w:rsidR="002961EB">
        <w:fldChar w:fldCharType="begin"/>
      </w:r>
      <w:r w:rsidR="00350A59">
        <w:instrText xml:space="preserve"> ADDIN EN.CITE &lt;EndNote&gt;&lt;Cite ExcludeAuth="1"&gt;&lt;Year&gt;2018&lt;/Year&gt;&lt;RecNum&gt;1457&lt;/RecNum&gt;&lt;DisplayText&gt;&lt;style face="superscript"&gt;16&lt;/style&gt;&lt;/DisplayText&gt;&lt;record&gt;&lt;rec-number&gt;1457&lt;/rec-number&gt;&lt;foreign-keys&gt;&lt;key app="EN" db-id="psvrpwr2ceafrqerex4pps2hetw90zft02ft" timestamp="1549390212"&gt;1457&lt;/key&gt;&lt;/foreign-keys&gt;&lt;ref-type name="Report"&gt;27&lt;/ref-type&gt;&lt;contributors&gt;&lt;/contributors&gt;&lt;titles&gt;&lt;title&gt;Summary of global update on provision of preventive chemotherapy in 2017 and progress towards ensuring timely supplies and management&lt;/title&gt;&lt;secondary-title&gt;Weekly Epidemiological Record&lt;/secondary-title&gt;&lt;/titles&gt;&lt;pages&gt;508-520&lt;/pages&gt;&lt;number&gt;39&lt;/number&gt;&lt;dates&gt;&lt;year&gt;2018&lt;/year&gt;&lt;/dates&gt;&lt;pub-location&gt;Geneva&lt;/pub-location&gt;&lt;publisher&gt;World Health Organization&lt;/publisher&gt;&lt;urls&gt;&lt;/urls&gt;&lt;custom6&gt;93&lt;/custom6&gt;&lt;/record&gt;&lt;/Cite&gt;&lt;/EndNote&gt;</w:instrText>
      </w:r>
      <w:r w:rsidR="002961EB">
        <w:fldChar w:fldCharType="separate"/>
      </w:r>
      <w:r w:rsidR="00350A59" w:rsidRPr="00350A59">
        <w:rPr>
          <w:noProof/>
          <w:vertAlign w:val="superscript"/>
        </w:rPr>
        <w:t>16</w:t>
      </w:r>
      <w:r w:rsidR="002961EB">
        <w:fldChar w:fldCharType="end"/>
      </w:r>
      <w:r w:rsidR="00A97AFC">
        <w:t xml:space="preserve"> This failure is indicative of poor </w:t>
      </w:r>
      <w:r w:rsidR="00BE52B6">
        <w:t xml:space="preserve">medicine </w:t>
      </w:r>
      <w:r w:rsidR="00A97AFC">
        <w:t>delivery.</w:t>
      </w:r>
      <w:r w:rsidR="00A97AFC">
        <w:fldChar w:fldCharType="begin"/>
      </w:r>
      <w:r w:rsidR="00F315FC">
        <w:instrText xml:space="preserve"> ADDIN EN.CITE &lt;EndNote&gt;&lt;Cite&gt;&lt;Author&gt;Chowdhury&lt;/Author&gt;&lt;Year&gt;2010&lt;/Year&gt;&lt;RecNum&gt;1345&lt;/RecNum&gt;&lt;DisplayText&gt;&lt;style face="superscript"&gt;41&lt;/style&gt;&lt;/DisplayText&gt;&lt;record&gt;&lt;rec-number&gt;1345&lt;/rec-number&gt;&lt;foreign-keys&gt;&lt;key app="EN" db-id="psvrpwr2ceafrqerex4pps2hetw90zft02ft" timestamp="1524582775"&gt;1345&lt;/key&gt;&lt;/foreign-keys&gt;&lt;ref-type name="Conference Proceedings"&gt;10&lt;/ref-type&gt;&lt;contributors&gt;&lt;authors&gt;&lt;author&gt;Dhuly Chowdhury&lt;/author&gt;&lt;author&gt;Karol Krotki&lt;/author&gt;&lt;author&gt;Lauren P. Courtney&lt;/author&gt;&lt;author&gt;Katie Zoerhoff&lt;/author&gt;&lt;author&gt;Margaret Baker&lt;/author&gt;&lt;author&gt;Amadou Garba Djirmay&lt;/author&gt;&lt;author&gt;Anna E Phillips&lt;/author&gt;&lt;author&gt;Yaye Youssouf&lt;/author&gt;&lt;author&gt;Zilahatou Tohon&lt;/author&gt;&lt;/authors&gt;&lt;/contributors&gt;&lt;titles&gt;&lt;title&gt;Effective Sampling Methodology for Program Evaluation in Developing Countries&lt;/title&gt;&lt;secondary-title&gt;Annual Meeting of the American Statistical Association (JSM)&lt;/secondary-title&gt;&lt;/titles&gt;&lt;pages&gt;4584-4592&lt;/pages&gt;&lt;dates&gt;&lt;year&gt;2010&lt;/year&gt;&lt;/dates&gt;&lt;urls&gt;&lt;/urls&gt;&lt;/record&gt;&lt;/Cite&gt;&lt;/EndNote&gt;</w:instrText>
      </w:r>
      <w:r w:rsidR="00A97AFC">
        <w:fldChar w:fldCharType="separate"/>
      </w:r>
      <w:r w:rsidR="00F315FC" w:rsidRPr="00F315FC">
        <w:rPr>
          <w:noProof/>
          <w:vertAlign w:val="superscript"/>
        </w:rPr>
        <w:t>41</w:t>
      </w:r>
      <w:r w:rsidR="00A97AFC">
        <w:fldChar w:fldCharType="end"/>
      </w:r>
      <w:r w:rsidR="00A97AFC">
        <w:t xml:space="preserve"> For example, in Mayuge District, Uganda, individuals most heavily infected with schistosomes or hookworm are less likely to be offered </w:t>
      </w:r>
      <w:r w:rsidR="00BE52B6">
        <w:t xml:space="preserve">medicines </w:t>
      </w:r>
      <w:r w:rsidR="00A97AFC">
        <w:t xml:space="preserve">despite provision of a sufficient number of </w:t>
      </w:r>
      <w:r w:rsidR="00AF0C91">
        <w:t xml:space="preserve">PCs </w:t>
      </w:r>
      <w:r w:rsidR="00A97AFC">
        <w:t>to lay medicine distributors.</w:t>
      </w:r>
      <w:r w:rsidR="00A97AFC">
        <w:fldChar w:fldCharType="begin">
          <w:fldData xml:space="preserve">PEVuZE5vdGU+PENpdGU+PEF1dGhvcj5DaGFtaTwvQXV0aG9yPjxZZWFyPjIwMTc8L1llYXI+PFJl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</w:fldData>
        </w:fldChar>
      </w:r>
      <w:r w:rsidR="000878CD">
        <w:instrText xml:space="preserve"> ADDIN EN.CITE </w:instrText>
      </w:r>
      <w:r w:rsidR="000878CD">
        <w:fldChar w:fldCharType="begin">
          <w:fldData xml:space="preserve">PEVuZE5vdGU+PENpdGU+PEF1dGhvcj5DaGFtaTwvQXV0aG9yPjxZZWFyPjIwMTc8L1llYXI+PFJl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</w:fldData>
        </w:fldChar>
      </w:r>
      <w:r w:rsidR="000878CD">
        <w:instrText xml:space="preserve"> ADDIN EN.CITE.DATA </w:instrText>
      </w:r>
      <w:r w:rsidR="000878CD">
        <w:fldChar w:fldCharType="end"/>
      </w:r>
      <w:r w:rsidR="00A97AFC">
        <w:fldChar w:fldCharType="separate"/>
      </w:r>
      <w:r w:rsidR="000878CD" w:rsidRPr="000878CD">
        <w:rPr>
          <w:noProof/>
          <w:vertAlign w:val="superscript"/>
        </w:rPr>
        <w:t>7,9,10</w:t>
      </w:r>
      <w:r w:rsidR="00A97AFC">
        <w:fldChar w:fldCharType="end"/>
      </w:r>
      <w:r w:rsidR="00A97AFC">
        <w:t xml:space="preserve"> </w:t>
      </w:r>
      <w:r w:rsidR="00381D4B">
        <w:t>There also are</w:t>
      </w:r>
      <w:r w:rsidR="00904AA5">
        <w:t xml:space="preserve"> wastages of medicines by </w:t>
      </w:r>
      <w:r w:rsidR="00EF1FF1">
        <w:t xml:space="preserve">national </w:t>
      </w:r>
      <w:r w:rsidR="00904AA5">
        <w:t>MDA programmes</w:t>
      </w:r>
      <w:r w:rsidR="009326CB">
        <w:t>.</w:t>
      </w:r>
      <w:r w:rsidR="00904AA5">
        <w:t xml:space="preserve"> </w:t>
      </w:r>
      <w:r w:rsidR="009326CB">
        <w:t>I</w:t>
      </w:r>
      <w:r w:rsidR="002C4D69">
        <w:t xml:space="preserve">mprecise mapping </w:t>
      </w:r>
      <w:r w:rsidR="009326CB">
        <w:t>of infection prevalence results in overestimations of the</w:t>
      </w:r>
      <w:r w:rsidR="00904AA5">
        <w:t xml:space="preserve"> number of individuals requiring treatment.</w:t>
      </w:r>
      <w:r w:rsidR="002C4D69">
        <w:fldChar w:fldCharType="begin"/>
      </w:r>
      <w:r w:rsidR="00F315FC">
        <w:instrText xml:space="preserve"> ADDIN EN.CITE &lt;EndNote&gt;&lt;Cite&gt;&lt;Author&gt;Tchuem Tchuenté&lt;/Author&gt;&lt;Year&gt;2018&lt;/Year&gt;&lt;RecNum&gt;1466&lt;/RecNum&gt;&lt;DisplayText&gt;&lt;style face="superscript"&gt;48&lt;/style&gt;&lt;/DisplayText&gt;&lt;record&gt;&lt;rec-number&gt;1466&lt;/rec-number&gt;&lt;foreign-keys&gt;&lt;key app="EN" db-id="psvrpwr2ceafrqerex4pps2hetw90zft02ft" timestamp="1549736233"&gt;1466&lt;/key&gt;&lt;/foreign-keys&gt;&lt;ref-type name="Journal Article"&gt;17&lt;/ref-type&gt;&lt;contributors&gt;&lt;authors&gt;&lt;author&gt;Tchuem Tchuenté, Louis-Albert&lt;/author&gt;&lt;author&gt;Stothard, J. Russell&lt;/author&gt;&lt;author&gt;Rollinson, David&lt;/author&gt;&lt;author&gt;Reinhard-Rupp, Jutta&lt;/author&gt;&lt;/authors&gt;&lt;/contributors&gt;&lt;titles&gt;&lt;title&gt;Precision mapping: An innovative tool and way forward to shrink the map, better target interventions, and accelerate toward the elimination of schistosomiasis&lt;/title&gt;&lt;secondary-title&gt;PLOS Neglected Tropical Diseases&lt;/secondary-title&gt;&lt;/titles&gt;&lt;periodical&gt;&lt;full-title&gt;PLoS neglected tropical diseases&lt;/full-title&gt;&lt;/periodical&gt;&lt;pages&gt;e0006563&lt;/pages&gt;&lt;volume&gt;12&lt;/volume&gt;&lt;number&gt;8&lt;/number&gt;&lt;dates&gt;&lt;year&gt;2018&lt;/year&gt;&lt;/dates&gt;&lt;publisher&gt;Public Library of Science&lt;/publisher&gt;&lt;urls&gt;&lt;related-urls&gt;&lt;url&gt;https://doi.org/10.1371/journal.pntd.0006563&lt;/url&gt;&lt;/related-urls&gt;&lt;/urls&gt;&lt;electronic-resource-num&gt;10.1371/journal.pntd.0006563&lt;/electronic-resource-num&gt;&lt;/record&gt;&lt;/Cite&gt;&lt;/EndNote&gt;</w:instrText>
      </w:r>
      <w:r w:rsidR="002C4D69">
        <w:fldChar w:fldCharType="separate"/>
      </w:r>
      <w:r w:rsidR="00F315FC" w:rsidRPr="00F315FC">
        <w:rPr>
          <w:noProof/>
          <w:vertAlign w:val="superscript"/>
        </w:rPr>
        <w:t>48</w:t>
      </w:r>
      <w:r w:rsidR="002C4D69">
        <w:fldChar w:fldCharType="end"/>
      </w:r>
      <w:r w:rsidR="00904AA5">
        <w:t xml:space="preserve"> </w:t>
      </w:r>
      <w:r w:rsidR="00A97AFC">
        <w:t xml:space="preserve">Suboptimal </w:t>
      </w:r>
      <w:r w:rsidR="00BE52B6">
        <w:t xml:space="preserve">medicine </w:t>
      </w:r>
      <w:r w:rsidR="00A97AFC">
        <w:t>delivery</w:t>
      </w:r>
      <w:r w:rsidR="00904AA5">
        <w:t xml:space="preserve"> and wastages</w:t>
      </w:r>
      <w:r w:rsidR="00A97AFC">
        <w:t xml:space="preserve"> may undermine pharmaceutical company commitments to increase or continue donations.</w:t>
      </w:r>
      <w:r w:rsidR="00A97AFC">
        <w:fldChar w:fldCharType="begin"/>
      </w:r>
      <w:r w:rsidR="00F315FC">
        <w:instrText xml:space="preserve"> ADDIN EN.CITE &lt;EndNote&gt;&lt;Cite&gt;&lt;Author&gt;Sansom&lt;/Author&gt;&lt;Year&gt;2018&lt;/Year&gt;&lt;RecNum&gt;1342&lt;/RecNum&gt;&lt;DisplayText&gt;&lt;style face="superscript"&gt;49&lt;/style&gt;&lt;/DisplayText&gt;&lt;record&gt;&lt;rec-number&gt;1342&lt;/rec-number&gt;&lt;foreign-keys&gt;&lt;key app="EN" db-id="psvrpwr2ceafrqerex4pps2hetw90zft02ft" timestamp="1524562408"&gt;1342&lt;/key&gt;&lt;/foreign-keys&gt;&lt;ref-type name="Journal Article"&gt;17&lt;/ref-type&gt;&lt;contributors&gt;&lt;authors&gt;&lt;author&gt;Sansom, Clare&lt;/author&gt;&lt;/authors&gt;&lt;/contributors&gt;&lt;titles&gt;&lt;title&gt;Neglected tropical diseases: securing sustainability&lt;/title&gt;&lt;secondary-title&gt;The Lancet Infectious Diseases&lt;/secondary-title&gt;&lt;/titles&gt;&lt;periodical&gt;&lt;full-title&gt;The Lancet Infectious Diseases&lt;/full-title&gt;&lt;/periodical&gt;&lt;pages&gt;502-503&lt;/pages&gt;&lt;volume&gt;18&lt;/volume&gt;&lt;number&gt;5&lt;/number&gt;&lt;dates&gt;&lt;year&gt;2018&lt;/year&gt;&lt;/dates&gt;&lt;publisher&gt;Elsevier&lt;/publisher&gt;&lt;isbn&gt;1473-3099&lt;/isbn&gt;&lt;urls&gt;&lt;related-urls&gt;&lt;url&gt;http://dx.doi.org/10.1016/S1473-3099(18)30239-1&lt;/url&gt;&lt;/related-urls&gt;&lt;/urls&gt;&lt;electronic-resource-num&gt;10.1016/S1473-3099(18)30239-1&lt;/electronic-resource-num&gt;&lt;access-date&gt;2018/04/24&lt;/access-date&gt;&lt;/record&gt;&lt;/Cite&gt;&lt;/EndNote&gt;</w:instrText>
      </w:r>
      <w:r w:rsidR="00A97AFC">
        <w:fldChar w:fldCharType="separate"/>
      </w:r>
      <w:r w:rsidR="00F315FC" w:rsidRPr="00F315FC">
        <w:rPr>
          <w:noProof/>
          <w:vertAlign w:val="superscript"/>
        </w:rPr>
        <w:t>49</w:t>
      </w:r>
      <w:r w:rsidR="00A97AFC">
        <w:fldChar w:fldCharType="end"/>
      </w:r>
      <w:r w:rsidR="00A97AFC">
        <w:t xml:space="preserve"> If donations are reduced or temporarily stopped</w:t>
      </w:r>
      <w:r w:rsidR="00907C34">
        <w:t xml:space="preserve"> then</w:t>
      </w:r>
      <w:r w:rsidR="00A97AFC">
        <w:t xml:space="preserve"> MDA will be disrupted in endemic areas, thereby halting the access to PCs for at-risk individuals. Consequently, </w:t>
      </w:r>
      <w:r w:rsidR="00907C34">
        <w:t xml:space="preserve">without access to treatment within local health centres, </w:t>
      </w:r>
      <w:r w:rsidR="00A97AFC">
        <w:t xml:space="preserve">a relapse to baseline prevalence or intensity, in particular for schistosomiasis or soil-transmitted helminths, </w:t>
      </w:r>
      <w:r w:rsidR="0070056B">
        <w:t xml:space="preserve">will </w:t>
      </w:r>
      <w:r w:rsidR="00A97AFC">
        <w:t>ensue.</w:t>
      </w:r>
      <w:r w:rsidR="00A97AFC">
        <w:fldChar w:fldCharType="begin"/>
      </w:r>
      <w:r w:rsidR="00F315FC">
        <w:instrText xml:space="preserve"> ADDIN EN.CITE &lt;EndNote&gt;&lt;Cite&gt;&lt;Author&gt;Anderson&lt;/Author&gt;&lt;Year&gt;2017&lt;/Year&gt;&lt;RecNum&gt;1369&lt;/RecNum&gt;&lt;DisplayText&gt;&lt;style face="superscript"&gt;50&lt;/style&gt;&lt;/DisplayText&gt;&lt;record&gt;&lt;rec-number&gt;1369&lt;/rec-number&gt;&lt;foreign-keys&gt;&lt;key app="EN" db-id="psvrpwr2ceafrqerex4pps2hetw90zft02ft" timestamp="1524672031"&gt;1369&lt;/key&gt;&lt;/foreign-keys&gt;&lt;ref-type name="Journal Article"&gt;17&lt;/ref-type&gt;&lt;contributors&gt;&lt;authors&gt;&lt;author&gt;Anderson, Roy&lt;/author&gt;&lt;author&gt;Farrell, Sam&lt;/author&gt;&lt;author&gt;Turner, Hugo&lt;/author&gt;&lt;author&gt;Walson, Judd&lt;/author&gt;&lt;author&gt;Donnelly, Christl A.&lt;/author&gt;&lt;author&gt;Truscott, James&lt;/author&gt;&lt;/authors&gt;&lt;/contributors&gt;&lt;titles&gt;&lt;title&gt;Assessing the interruption of the transmission of human helminths with mass drug administration alone: optimizing the design of cluster randomized trials&lt;/title&gt;&lt;secondary-title&gt;Parasites &amp;amp; Vectors&lt;/secondary-title&gt;&lt;/titles&gt;&lt;periodical&gt;&lt;full-title&gt;Parasites &amp;amp; Vectors&lt;/full-title&gt;&lt;/periodical&gt;&lt;pages&gt;93&lt;/pages&gt;&lt;volume&gt;10&lt;/volume&gt;&lt;number&gt;1&lt;/number&gt;&lt;dates&gt;&lt;year&gt;2017&lt;/year&gt;&lt;pub-dates&gt;&lt;date&gt;2017/02/17&lt;/date&gt;&lt;/pub-dates&gt;&lt;/dates&gt;&lt;isbn&gt;1756-3305&lt;/isbn&gt;&lt;urls&gt;&lt;related-urls&gt;&lt;url&gt;https://doi.org/10.1186/s13071-017-1979-x&lt;/url&gt;&lt;/related-urls&gt;&lt;/urls&gt;&lt;electronic-resource-num&gt;10.1186/s13071-017-1979-x&lt;/electronic-resource-num&gt;&lt;/record&gt;&lt;/Cite&gt;&lt;/EndNote&gt;</w:instrText>
      </w:r>
      <w:r w:rsidR="00A97AFC">
        <w:fldChar w:fldCharType="separate"/>
      </w:r>
      <w:r w:rsidR="00F315FC" w:rsidRPr="00F315FC">
        <w:rPr>
          <w:noProof/>
          <w:vertAlign w:val="superscript"/>
        </w:rPr>
        <w:t>50</w:t>
      </w:r>
      <w:r w:rsidR="00A97AFC">
        <w:fldChar w:fldCharType="end"/>
      </w:r>
    </w:p>
    <w:p w14:paraId="2CA821E3" w14:textId="77777777" w:rsidR="003B3702" w:rsidRDefault="003B3702" w:rsidP="00230D97"/>
    <w:p w14:paraId="66032A2B" w14:textId="0A599F75" w:rsidR="00106B25" w:rsidRDefault="00F13D3F" w:rsidP="00230D97">
      <w:r>
        <w:t>For more</w:t>
      </w:r>
      <w:r w:rsidR="00C152B7">
        <w:t xml:space="preserve"> equitable </w:t>
      </w:r>
      <w:r>
        <w:t>access to</w:t>
      </w:r>
      <w:r w:rsidR="00C37F82">
        <w:t xml:space="preserve"> and efficient use of existing medicines</w:t>
      </w:r>
      <w:r>
        <w:t>, r</w:t>
      </w:r>
      <w:r w:rsidR="00106B25">
        <w:t xml:space="preserve">ecommendations are needed from the WHO to integrate </w:t>
      </w:r>
      <w:r w:rsidR="0009323B">
        <w:t>treatment</w:t>
      </w:r>
      <w:r w:rsidR="00106B25">
        <w:t xml:space="preserve"> for NTDs into Universal Health Care (UHC) delivery packages (expansion of step 2, Figure 1). UHC</w:t>
      </w:r>
      <w:r w:rsidR="003B3702">
        <w:t xml:space="preserve"> is a priority objective of the WHO.</w:t>
      </w:r>
      <w:r w:rsidR="003B3702">
        <w:fldChar w:fldCharType="begin"/>
      </w:r>
      <w:r w:rsidR="00F315FC">
        <w:instrText xml:space="preserve"> ADDIN EN.CITE &lt;EndNote&gt;&lt;Cite&gt;&lt;Author&gt;World Health Organization&lt;/Author&gt;&lt;Year&gt;2017&lt;/Year&gt;&lt;RecNum&gt;1353&lt;/RecNum&gt;&lt;DisplayText&gt;&lt;style face="superscript"&gt;51&lt;/style&gt;&lt;/DisplayText&gt;&lt;record&gt;&lt;rec-number&gt;1353&lt;/rec-number&gt;&lt;foreign-keys&gt;&lt;key app="EN" db-id="psvrpwr2ceafrqerex4pps2hetw90zft02ft" timestamp="1524664351"&gt;1353&lt;/key&gt;&lt;/foreign-keys&gt;&lt;ref-type name="Report"&gt;27&lt;/ref-type&gt;&lt;contributors&gt;&lt;authors&gt;&lt;author&gt;World Health Organization,&lt;/author&gt;&lt;author&gt;International Bank for Reconstruction and Development / The World Bank,&lt;/author&gt;&lt;/authors&gt;&lt;/contributors&gt;&lt;titles&gt;&lt;title&gt;Healthy systems for universal health coverage - a joint vision for healthy lives&lt;/title&gt;&lt;/titles&gt;&lt;pages&gt;28&lt;/pages&gt;&lt;dates&gt;&lt;year&gt;2017&lt;/year&gt;&lt;/dates&gt;&lt;pub-location&gt;Geneva&lt;/pub-location&gt;&lt;urls&gt;&lt;related-urls&gt;&lt;url&gt;https://www.uhc2030.org/fileadmin/uploads/uhc2030/Documents/About_UHC2030/mgt_arrangemts___docs/UHC2030_Official_documents/UHC2030_vision_paper_WEB2.pdf&lt;/url&gt;&lt;/related-urls&gt;&lt;/urls&gt;&lt;/record&gt;&lt;/Cite&gt;&lt;/EndNote&gt;</w:instrText>
      </w:r>
      <w:r w:rsidR="003B3702">
        <w:fldChar w:fldCharType="separate"/>
      </w:r>
      <w:r w:rsidR="00F315FC" w:rsidRPr="00F315FC">
        <w:rPr>
          <w:noProof/>
          <w:vertAlign w:val="superscript"/>
        </w:rPr>
        <w:t>51</w:t>
      </w:r>
      <w:r w:rsidR="003B3702">
        <w:fldChar w:fldCharType="end"/>
      </w:r>
      <w:r w:rsidR="003B3702">
        <w:t xml:space="preserve"> In </w:t>
      </w:r>
      <w:r w:rsidR="005D78C6">
        <w:t>2017,</w:t>
      </w:r>
      <w:r w:rsidR="003B3702">
        <w:t xml:space="preserve"> </w:t>
      </w:r>
      <w:r w:rsidR="005D78C6">
        <w:t xml:space="preserve">the </w:t>
      </w:r>
      <w:r w:rsidR="003B3702">
        <w:t>WHO along with the World Bank and other international organizations affirmed that country-led UHC is technically and financially feasible</w:t>
      </w:r>
      <w:r w:rsidR="00106B25">
        <w:t xml:space="preserve">. Yet, there is little guidance for implementation research from the WHO that would facilitate the integration of PC-NTDs into local health systems. Instead, there is emphasis on the benefits of existing vertical MDA in either </w:t>
      </w:r>
      <w:r w:rsidR="001D3E1A">
        <w:t xml:space="preserve">addressing the </w:t>
      </w:r>
      <w:r w:rsidR="00106B25">
        <w:t>goals of UHC</w:t>
      </w:r>
      <w:r w:rsidR="001D3E1A">
        <w:t xml:space="preserve"> </w:t>
      </w:r>
      <w:r w:rsidR="00106B25">
        <w:t>or serving as a proxy indicator for progress towards UHC.</w:t>
      </w:r>
      <w:r w:rsidR="001D3E1A">
        <w:fldChar w:fldCharType="begin">
          <w:fldData xml:space="preserve">PEVuZE5vdGU+PENpdGU+PEF1dGhvcj5Xb3JsZCBIZWFsdGggT3JnYW5pemF0aW9uPC9BdXRob3I+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</w:fldData>
        </w:fldChar>
      </w:r>
      <w:r w:rsidR="000878CD">
        <w:instrText xml:space="preserve"> ADDIN EN.CITE </w:instrText>
      </w:r>
      <w:r w:rsidR="000878CD">
        <w:fldChar w:fldCharType="begin">
          <w:fldData xml:space="preserve">PEVuZE5vdGU+PENpdGU+PEF1dGhvcj5Xb3JsZCBIZWFsdGggT3JnYW5pemF0aW9uPC9BdXRob3I+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</w:fldData>
        </w:fldChar>
      </w:r>
      <w:r w:rsidR="000878CD">
        <w:instrText xml:space="preserve"> ADDIN EN.CITE.DATA </w:instrText>
      </w:r>
      <w:r w:rsidR="000878CD">
        <w:fldChar w:fldCharType="end"/>
      </w:r>
      <w:r w:rsidR="001D3E1A">
        <w:fldChar w:fldCharType="separate"/>
      </w:r>
      <w:r w:rsidR="000878CD" w:rsidRPr="000878CD">
        <w:rPr>
          <w:noProof/>
          <w:vertAlign w:val="superscript"/>
        </w:rPr>
        <w:t>47,52</w:t>
      </w:r>
      <w:r w:rsidR="001D3E1A">
        <w:fldChar w:fldCharType="end"/>
      </w:r>
    </w:p>
    <w:p w14:paraId="37E58008" w14:textId="7169AC5B" w:rsidR="00813D42" w:rsidRPr="00907C34" w:rsidRDefault="00813D42" w:rsidP="00230D97"/>
    <w:p w14:paraId="7A8F8AF0" w14:textId="0B343D6B" w:rsidR="00C95068" w:rsidRDefault="00044195" w:rsidP="00230D97">
      <w:pPr>
        <w:rPr>
          <w:b/>
        </w:rPr>
      </w:pPr>
      <w:r>
        <w:rPr>
          <w:b/>
        </w:rPr>
        <w:t xml:space="preserve">Increased </w:t>
      </w:r>
      <w:r w:rsidR="000828D5">
        <w:rPr>
          <w:b/>
        </w:rPr>
        <w:t xml:space="preserve">medicine </w:t>
      </w:r>
      <w:r w:rsidR="00D1727B">
        <w:rPr>
          <w:b/>
        </w:rPr>
        <w:t>options</w:t>
      </w:r>
      <w:r w:rsidR="00C95068" w:rsidRPr="00230D97">
        <w:rPr>
          <w:b/>
        </w:rPr>
        <w:t xml:space="preserve"> ≠ </w:t>
      </w:r>
      <w:r>
        <w:rPr>
          <w:b/>
        </w:rPr>
        <w:t xml:space="preserve">increased </w:t>
      </w:r>
      <w:r w:rsidR="0018214F">
        <w:rPr>
          <w:b/>
        </w:rPr>
        <w:t>treatment</w:t>
      </w:r>
      <w:r w:rsidR="003C68EC">
        <w:rPr>
          <w:b/>
        </w:rPr>
        <w:t xml:space="preserve"> rates</w:t>
      </w:r>
    </w:p>
    <w:p w14:paraId="33D8B715" w14:textId="411C6681" w:rsidR="00567576" w:rsidRDefault="002012ED" w:rsidP="00986A5C">
      <w:r>
        <w:t xml:space="preserve">A greater diversity of </w:t>
      </w:r>
      <w:r w:rsidR="0060292F">
        <w:t xml:space="preserve">treatment options </w:t>
      </w:r>
      <w:r>
        <w:t xml:space="preserve">for PC-NTDs does not necessarily lead to improved access to treatment. </w:t>
      </w:r>
      <w:r w:rsidR="00B01945">
        <w:t xml:space="preserve">The </w:t>
      </w:r>
      <w:r w:rsidR="00545355">
        <w:t xml:space="preserve">WHO approval of </w:t>
      </w:r>
      <w:r w:rsidR="00574ED4">
        <w:t>PCs</w:t>
      </w:r>
      <w:r w:rsidR="00545355">
        <w:t xml:space="preserve">, i.e. the inclusion of PCs </w:t>
      </w:r>
      <w:r w:rsidR="00B01945">
        <w:t>on</w:t>
      </w:r>
      <w:r w:rsidR="00545355">
        <w:t xml:space="preserve"> the</w:t>
      </w:r>
      <w:r w:rsidR="00B01945">
        <w:t xml:space="preserve"> WHO Mod</w:t>
      </w:r>
      <w:r w:rsidR="00545355">
        <w:t>el List of Essential Medicines</w:t>
      </w:r>
      <w:r w:rsidR="00527706">
        <w:t>,</w:t>
      </w:r>
      <w:r w:rsidR="00F315FC">
        <w:fldChar w:fldCharType="begin"/>
      </w:r>
      <w:r w:rsidR="00F315FC">
        <w:instrText xml:space="preserve"> ADDIN EN.CITE &lt;EndNote&gt;&lt;Cite&gt;&lt;Author&gt;World Health Organization&lt;/Author&gt;&lt;Year&gt;2017&lt;/Year&gt;&lt;RecNum&gt;1375&lt;/RecNum&gt;&lt;DisplayText&gt;&lt;style face="superscript"&gt;53&lt;/style&gt;&lt;/DisplayText&gt;&lt;record&gt;&lt;rec-number&gt;1375&lt;/rec-number&gt;&lt;foreign-keys&gt;&lt;key app="EN" db-id="psvrpwr2ceafrqerex4pps2hetw90zft02ft" timestamp="1530023490"&gt;1375&lt;/key&gt;&lt;/foreign-keys&gt;&lt;ref-type name="Report"&gt;27&lt;/ref-type&gt;&lt;contributors&gt;&lt;authors&gt;&lt;author&gt;World Health Organization,&lt;/author&gt;&lt;/authors&gt;&lt;/contributors&gt;&lt;titles&gt;&lt;title&gt;WHO model list of essential medicines: 20th list&lt;/title&gt;&lt;/titles&gt;&lt;pages&gt;62&lt;/pages&gt;&lt;dates&gt;&lt;year&gt;2017&lt;/year&gt;&lt;/dates&gt;&lt;pub-location&gt;Geneva&lt;/pub-location&gt;&lt;publisher&gt;World Health Organization&lt;/publisher&gt;&lt;urls&gt;&lt;related-urls&gt;&lt;url&gt;http://www.who.int/selection_medicines/en/&lt;/url&gt;&lt;/related-urls&gt;&lt;/urls&gt;&lt;access-date&gt;June 26, 2018&lt;/access-date&gt;&lt;/record&gt;&lt;/Cite&gt;&lt;/EndNote&gt;</w:instrText>
      </w:r>
      <w:r w:rsidR="00F315FC">
        <w:fldChar w:fldCharType="separate"/>
      </w:r>
      <w:r w:rsidR="00F315FC" w:rsidRPr="00F315FC">
        <w:rPr>
          <w:noProof/>
          <w:vertAlign w:val="superscript"/>
        </w:rPr>
        <w:t>53</w:t>
      </w:r>
      <w:r w:rsidR="00F315FC">
        <w:fldChar w:fldCharType="end"/>
      </w:r>
      <w:r w:rsidR="00527706">
        <w:t xml:space="preserve"> </w:t>
      </w:r>
      <w:r w:rsidR="00B01945">
        <w:t xml:space="preserve">neither represents the </w:t>
      </w:r>
      <w:r w:rsidR="00B07293">
        <w:t>variety/number</w:t>
      </w:r>
      <w:r w:rsidR="00B01945">
        <w:t xml:space="preserve"> of </w:t>
      </w:r>
      <w:r w:rsidR="00BE52B6">
        <w:t xml:space="preserve">medicines </w:t>
      </w:r>
      <w:r w:rsidR="00B01945">
        <w:t xml:space="preserve">individuals can access nor the affordability of </w:t>
      </w:r>
      <w:r w:rsidR="00576C4B">
        <w:t>WHO-</w:t>
      </w:r>
      <w:r w:rsidR="00B01945">
        <w:t>approved medicines.</w:t>
      </w:r>
      <w:r w:rsidR="00574ED4">
        <w:fldChar w:fldCharType="begin"/>
      </w:r>
      <w:r w:rsidR="00F315FC">
        <w:instrText xml:space="preserve"> ADDIN EN.CITE &lt;EndNote&gt;&lt;Cite&gt;&lt;Author&gt;World Health Assembly&lt;/Author&gt;&lt;Year&gt;1975&lt;/Year&gt;&lt;RecNum&gt;1341&lt;/RecNum&gt;&lt;DisplayText&gt;&lt;style face="superscript"&gt;54&lt;/style&gt;&lt;/DisplayText&gt;&lt;record&gt;&lt;rec-number&gt;1341&lt;/rec-number&gt;&lt;foreign-keys&gt;&lt;key app="EN" db-id="psvrpwr2ceafrqerex4pps2hetw90zft02ft" timestamp="1524072289"&gt;1341&lt;/key&gt;&lt;/foreign-keys&gt;&lt;ref-type name="Report"&gt;27&lt;/ref-type&gt;&lt;contributors&gt;&lt;authors&gt;&lt;author&gt;World Health Assembly,&lt;/author&gt;&lt;/authors&gt;&lt;/contributors&gt;&lt;titles&gt;&lt;title&gt;Prophylactic and therapeutic substances&lt;/title&gt;&lt;/titles&gt;&lt;number&gt;WHA28.66&lt;/number&gt;&lt;dates&gt;&lt;year&gt;1975&lt;/year&gt;&lt;/dates&gt;&lt;publisher&gt;World Health Organization&lt;/publisher&gt;&lt;urls&gt;&lt;/urls&gt;&lt;/record&gt;&lt;/Cite&gt;&lt;/EndNote&gt;</w:instrText>
      </w:r>
      <w:r w:rsidR="00574ED4">
        <w:fldChar w:fldCharType="separate"/>
      </w:r>
      <w:r w:rsidR="00F315FC" w:rsidRPr="00F315FC">
        <w:rPr>
          <w:noProof/>
          <w:vertAlign w:val="superscript"/>
        </w:rPr>
        <w:t>54</w:t>
      </w:r>
      <w:r w:rsidR="00574ED4">
        <w:fldChar w:fldCharType="end"/>
      </w:r>
      <w:r w:rsidR="00574ED4">
        <w:t xml:space="preserve"> </w:t>
      </w:r>
      <w:r w:rsidR="00904E0D">
        <w:t>New combinations of existing PCs are being used</w:t>
      </w:r>
      <w:r w:rsidR="00F702A4">
        <w:t xml:space="preserve"> </w:t>
      </w:r>
      <w:r w:rsidR="00754D43">
        <w:t xml:space="preserve">within MDA </w:t>
      </w:r>
      <w:r w:rsidR="00904E0D">
        <w:t xml:space="preserve">to establish more effective treatment regimens for lymphatic filariasis. Triple </w:t>
      </w:r>
      <w:r w:rsidR="00C92663">
        <w:t>medicine</w:t>
      </w:r>
      <w:r w:rsidR="00904E0D">
        <w:t xml:space="preserve"> therapy—ivermectin plus diethylcarbamazine plus albendazole</w:t>
      </w:r>
      <w:r w:rsidR="009C56C7">
        <w:t xml:space="preserve"> (IDA)</w:t>
      </w:r>
      <w:r w:rsidR="00904E0D">
        <w:t>—better reduces microfilaria</w:t>
      </w:r>
      <w:r w:rsidR="00B510E1">
        <w:t>l loads</w:t>
      </w:r>
      <w:r w:rsidR="00904E0D">
        <w:t xml:space="preserve"> when compared to the standard </w:t>
      </w:r>
      <w:r w:rsidR="00C92663">
        <w:t>two-medicine</w:t>
      </w:r>
      <w:r w:rsidR="00904E0D">
        <w:t xml:space="preserve"> regimen of diethylcarbamazine plus albendazole</w:t>
      </w:r>
      <w:r w:rsidR="007156A3">
        <w:t>.</w:t>
      </w:r>
      <w:r w:rsidR="00862DFE">
        <w:fldChar w:fldCharType="begin">
          <w:fldData xml:space="preserve">PEVuZE5vdGU+PENpdGU+PEF1dGhvcj5LaW5nPC9BdXRob3I+PFllYXI+MjAxODwvWWVhcj48UmVj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</w:fldData>
        </w:fldChar>
      </w:r>
      <w:r w:rsidR="000878CD">
        <w:instrText xml:space="preserve"> ADDIN EN.CITE </w:instrText>
      </w:r>
      <w:r w:rsidR="000878CD">
        <w:fldChar w:fldCharType="begin">
          <w:fldData xml:space="preserve">PEVuZE5vdGU+PENpdGU+PEF1dGhvcj5LaW5nPC9BdXRob3I+PFllYXI+MjAxODwvWWVhcj48UmVj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</w:fldData>
        </w:fldChar>
      </w:r>
      <w:r w:rsidR="000878CD">
        <w:instrText xml:space="preserve"> ADDIN EN.CITE.DATA </w:instrText>
      </w:r>
      <w:r w:rsidR="000878CD">
        <w:fldChar w:fldCharType="end"/>
      </w:r>
      <w:r w:rsidR="00862DFE">
        <w:fldChar w:fldCharType="separate"/>
      </w:r>
      <w:r w:rsidR="000878CD" w:rsidRPr="000878CD">
        <w:rPr>
          <w:noProof/>
          <w:vertAlign w:val="superscript"/>
        </w:rPr>
        <w:t>55,56</w:t>
      </w:r>
      <w:r w:rsidR="00862DFE">
        <w:fldChar w:fldCharType="end"/>
      </w:r>
      <w:r w:rsidR="007156A3">
        <w:t xml:space="preserve"> Both</w:t>
      </w:r>
      <w:r w:rsidR="00C92663">
        <w:t xml:space="preserve"> regimens are comparable in their reductions of macrofilaria</w:t>
      </w:r>
      <w:r w:rsidR="00B510E1">
        <w:t>l loads</w:t>
      </w:r>
      <w:r w:rsidR="00904E0D">
        <w:t>.</w:t>
      </w:r>
      <w:r w:rsidR="00C92663">
        <w:t xml:space="preserve"> </w:t>
      </w:r>
      <w:r w:rsidR="00395E4A">
        <w:t>T</w:t>
      </w:r>
      <w:r w:rsidR="007156A3">
        <w:t xml:space="preserve">o </w:t>
      </w:r>
      <w:r w:rsidR="009C56C7">
        <w:t>provide benefits beyond the standard regimen, IDA</w:t>
      </w:r>
      <w:r w:rsidR="00C92663">
        <w:t xml:space="preserve"> </w:t>
      </w:r>
      <w:r w:rsidR="00FE4DE5">
        <w:t xml:space="preserve">relies on achieving </w:t>
      </w:r>
      <w:r w:rsidR="00F9402E">
        <w:t xml:space="preserve">currently unrealized </w:t>
      </w:r>
      <w:r w:rsidR="009C56C7">
        <w:t xml:space="preserve">high </w:t>
      </w:r>
      <w:r w:rsidR="00F9402E">
        <w:t xml:space="preserve">rates of </w:t>
      </w:r>
      <w:r w:rsidR="009C56C7">
        <w:t>treatment delivery and compliance</w:t>
      </w:r>
      <w:r w:rsidR="00F9402E">
        <w:t>.</w:t>
      </w:r>
      <w:r w:rsidR="00F9402E">
        <w:fldChar w:fldCharType="begin"/>
      </w:r>
      <w:r w:rsidR="00F315FC">
        <w:instrText xml:space="preserve"> ADDIN EN.CITE &lt;EndNote&gt;&lt;Cite&gt;&lt;Author&gt;Irvine&lt;/Author&gt;&lt;Year&gt;2017&lt;/Year&gt;&lt;RecNum&gt;1360&lt;/RecNum&gt;&lt;DisplayText&gt;&lt;style face="superscript"&gt;57&lt;/style&gt;&lt;/DisplayText&gt;&lt;record&gt;&lt;rec-number&gt;1360&lt;/rec-number&gt;&lt;foreign-keys&gt;&lt;key app="EN" db-id="psvrpwr2ceafrqerex4pps2hetw90zft02ft" timestamp="1524667065"&gt;1360&lt;/key&gt;&lt;/foreign-keys&gt;&lt;ref-type name="Journal Article"&gt;17&lt;/ref-type&gt;&lt;contributors&gt;&lt;authors&gt;&lt;author&gt;Irvine, Michael A.&lt;/author&gt;&lt;author&gt;Stolk, Wilma A.&lt;/author&gt;&lt;author&gt;Smith, Morgan E.&lt;/author&gt;&lt;author&gt;Subramanian, Swaminathan&lt;/author&gt;&lt;author&gt;Singh, Brajendra K.&lt;/author&gt;&lt;author&gt;Weil, Gary J.&lt;/author&gt;&lt;author&gt;Michael, Edwin&lt;/author&gt;&lt;author&gt;Hollingsworth, T. Deirdre&lt;/author&gt;&lt;/authors&gt;&lt;/contributors&gt;&lt;titles&gt;&lt;title&gt;Effectiveness of a triple-drug regimen for global elimination of lymphatic filariasis: a modelling study&lt;/title&gt;&lt;secondary-title&gt;The Lancet Infectious Diseases&lt;/secondary-title&gt;&lt;/titles&gt;&lt;periodical&gt;&lt;full-title&gt;The Lancet Infectious Diseases&lt;/full-title&gt;&lt;/periodical&gt;&lt;pages&gt;451-458&lt;/pages&gt;&lt;volume&gt;17&lt;/volume&gt;&lt;number&gt;4&lt;/number&gt;&lt;dates&gt;&lt;year&gt;2017&lt;/year&gt;&lt;/dates&gt;&lt;publisher&gt;Elsevier&lt;/publisher&gt;&lt;isbn&gt;1473-3099&lt;/isbn&gt;&lt;urls&gt;&lt;related-urls&gt;&lt;url&gt;http://dx.doi.org/10.1016/S1473-3099(16)30467-4&lt;/url&gt;&lt;/related-urls&gt;&lt;/urls&gt;&lt;electronic-resource-num&gt;10.1016/S1473-3099(16)30467-4&lt;/electronic-resource-num&gt;&lt;access-date&gt;2018/04/25&lt;/access-date&gt;&lt;/record&gt;&lt;/Cite&gt;&lt;/EndNote&gt;</w:instrText>
      </w:r>
      <w:r w:rsidR="00F9402E">
        <w:fldChar w:fldCharType="separate"/>
      </w:r>
      <w:r w:rsidR="00F315FC" w:rsidRPr="00F315FC">
        <w:rPr>
          <w:noProof/>
          <w:vertAlign w:val="superscript"/>
        </w:rPr>
        <w:t>57</w:t>
      </w:r>
      <w:r w:rsidR="00F9402E">
        <w:fldChar w:fldCharType="end"/>
      </w:r>
      <w:r w:rsidR="00862DFE">
        <w:t xml:space="preserve"> </w:t>
      </w:r>
      <w:r w:rsidR="00862DFE">
        <w:fldChar w:fldCharType="begin"/>
      </w:r>
      <w:r w:rsidR="00350A59">
        <w:instrText xml:space="preserve"> ADDIN EN.CITE &lt;EndNote&gt;&lt;Cite ExcludeAuth="1"&gt;&lt;Year&gt;2018&lt;/Year&gt;&lt;RecNum&gt;1457&lt;/RecNum&gt;&lt;DisplayText&gt;&lt;style face="superscript"&gt;16&lt;/style&gt;&lt;/DisplayText&gt;&lt;record&gt;&lt;rec-number&gt;1457&lt;/rec-number&gt;&lt;foreign-keys&gt;&lt;key app="EN" db-id="psvrpwr2ceafrqerex4pps2hetw90zft02ft" timestamp="1549390212"&gt;1457&lt;/key&gt;&lt;/foreign-keys&gt;&lt;ref-type name="Report"&gt;27&lt;/ref-type&gt;&lt;contributors&gt;&lt;/contributors&gt;&lt;titles&gt;&lt;title&gt;Summary of global update on provision of preventive chemotherapy in 2017 and progress towards ensuring timely supplies and management&lt;/title&gt;&lt;secondary-title&gt;Weekly Epidemiological Record&lt;/secondary-title&gt;&lt;/titles&gt;&lt;pages&gt;508-520&lt;/pages&gt;&lt;number&gt;39&lt;/number&gt;&lt;dates&gt;&lt;year&gt;2018&lt;/year&gt;&lt;/dates&gt;&lt;pub-location&gt;Geneva&lt;/pub-location&gt;&lt;publisher&gt;World Health Organization&lt;/publisher&gt;&lt;urls&gt;&lt;/urls&gt;&lt;custom6&gt;93&lt;/custom6&gt;&lt;/record&gt;&lt;/Cite&gt;&lt;/EndNote&gt;</w:instrText>
      </w:r>
      <w:r w:rsidR="00862DFE">
        <w:fldChar w:fldCharType="separate"/>
      </w:r>
      <w:r w:rsidR="00350A59" w:rsidRPr="00350A59">
        <w:rPr>
          <w:noProof/>
          <w:vertAlign w:val="superscript"/>
        </w:rPr>
        <w:t>16</w:t>
      </w:r>
      <w:r w:rsidR="00862DFE">
        <w:fldChar w:fldCharType="end"/>
      </w:r>
      <w:r w:rsidR="00F9402E">
        <w:t xml:space="preserve"> </w:t>
      </w:r>
      <w:r w:rsidR="007156A3">
        <w:t xml:space="preserve">The new regimen also nearly doubles the number of pills/tablets provided </w:t>
      </w:r>
      <w:r w:rsidR="0041346B">
        <w:t xml:space="preserve">to patients </w:t>
      </w:r>
      <w:r w:rsidR="007156A3">
        <w:t xml:space="preserve">per single-dose treatment. </w:t>
      </w:r>
      <w:r w:rsidR="00F9402E">
        <w:t xml:space="preserve">Concerning new </w:t>
      </w:r>
      <w:r w:rsidR="00BE52B6">
        <w:t>medicines</w:t>
      </w:r>
      <w:r w:rsidR="00F9402E">
        <w:t xml:space="preserve">, incentive schemes for the pharmaceutical industry </w:t>
      </w:r>
      <w:r w:rsidR="00537E2F">
        <w:t xml:space="preserve">to invest in tropical medicine </w:t>
      </w:r>
      <w:r w:rsidR="00F9402E">
        <w:t xml:space="preserve">such as the United States’ Priority Review Vouchers have no requirement </w:t>
      </w:r>
      <w:r w:rsidR="001A6B94">
        <w:t xml:space="preserve">that these new </w:t>
      </w:r>
      <w:r w:rsidR="00BE52B6">
        <w:t xml:space="preserve">medicines </w:t>
      </w:r>
      <w:r w:rsidR="001A6B94">
        <w:t xml:space="preserve">are </w:t>
      </w:r>
      <w:r w:rsidR="00F9402E">
        <w:t>deliver</w:t>
      </w:r>
      <w:r w:rsidR="001A6B94">
        <w:t>ed</w:t>
      </w:r>
      <w:r w:rsidR="00F9402E">
        <w:t xml:space="preserve"> to at-risk or infected individuals.</w:t>
      </w:r>
      <w:r w:rsidR="00F9402E">
        <w:fldChar w:fldCharType="begin">
          <w:fldData xml:space="preserve">PEVuZE5vdGU+PENpdGU+PEF1dGhvcj5SaWRsZXk8L0F1dGhvcj48WWVhcj4yMDE3PC9ZZWFyPjxS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</w:fldData>
        </w:fldChar>
      </w:r>
      <w:r w:rsidR="000878CD">
        <w:instrText xml:space="preserve"> ADDIN EN.CITE </w:instrText>
      </w:r>
      <w:r w:rsidR="000878CD">
        <w:fldChar w:fldCharType="begin">
          <w:fldData xml:space="preserve">PEVuZE5vdGU+PENpdGU+PEF1dGhvcj5SaWRsZXk8L0F1dGhvcj48WWVhcj4yMDE3PC9ZZWFyPjxS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</w:fldData>
        </w:fldChar>
      </w:r>
      <w:r w:rsidR="000878CD">
        <w:instrText xml:space="preserve"> ADDIN EN.CITE.DATA </w:instrText>
      </w:r>
      <w:r w:rsidR="000878CD">
        <w:fldChar w:fldCharType="end"/>
      </w:r>
      <w:r w:rsidR="00F9402E">
        <w:fldChar w:fldCharType="separate"/>
      </w:r>
      <w:r w:rsidR="000878CD" w:rsidRPr="000878CD">
        <w:rPr>
          <w:noProof/>
          <w:vertAlign w:val="superscript"/>
        </w:rPr>
        <w:t>30,58,59</w:t>
      </w:r>
      <w:r w:rsidR="00F9402E">
        <w:fldChar w:fldCharType="end"/>
      </w:r>
      <w:r w:rsidR="00537E2F">
        <w:t xml:space="preserve"> </w:t>
      </w:r>
      <w:r w:rsidR="001A6B94">
        <w:t>NTD n</w:t>
      </w:r>
      <w:r w:rsidR="00E67E93">
        <w:t>ot-for-profit c</w:t>
      </w:r>
      <w:r w:rsidR="00F9402E">
        <w:t>onsortiums</w:t>
      </w:r>
      <w:r w:rsidR="00293034">
        <w:fldChar w:fldCharType="begin">
          <w:fldData xml:space="preserve">PEVuZE5vdGU+PENpdGU+PEF1dGhvcj5Kb2huc3RvbjwvQXV0aG9yPjxZZWFyPjIwMTM8L1llYXI+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</w:fldData>
        </w:fldChar>
      </w:r>
      <w:r w:rsidR="00F315FC">
        <w:instrText xml:space="preserve"> ADDIN EN.CITE </w:instrText>
      </w:r>
      <w:r w:rsidR="00F315FC">
        <w:fldChar w:fldCharType="begin">
          <w:fldData xml:space="preserve">PEVuZE5vdGU+PENpdGU+PEF1dGhvcj5Kb2huc3RvbjwvQXV0aG9yPjxZZWFyPjIwMTM8L1llYXI+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</w:fldData>
        </w:fldChar>
      </w:r>
      <w:r w:rsidR="00F315FC">
        <w:instrText xml:space="preserve"> ADDIN EN.CITE.DATA </w:instrText>
      </w:r>
      <w:r w:rsidR="00F315FC">
        <w:fldChar w:fldCharType="end"/>
      </w:r>
      <w:r w:rsidR="00293034">
        <w:fldChar w:fldCharType="separate"/>
      </w:r>
      <w:r w:rsidR="00F315FC" w:rsidRPr="00F315FC">
        <w:rPr>
          <w:noProof/>
          <w:vertAlign w:val="superscript"/>
        </w:rPr>
        <w:t>60-62</w:t>
      </w:r>
      <w:r w:rsidR="00293034">
        <w:fldChar w:fldCharType="end"/>
      </w:r>
      <w:r w:rsidR="00F9402E">
        <w:t xml:space="preserve"> are in place to develop new </w:t>
      </w:r>
      <w:r w:rsidR="000828D5">
        <w:t xml:space="preserve">medicines </w:t>
      </w:r>
      <w:r w:rsidR="00F9402E">
        <w:t xml:space="preserve">for onchocerciasis, lymphatic filariasis, and schistosomiasis. </w:t>
      </w:r>
      <w:r w:rsidR="00FE4DE5">
        <w:t>Yet,</w:t>
      </w:r>
      <w:r w:rsidR="00567576">
        <w:t xml:space="preserve"> </w:t>
      </w:r>
      <w:r w:rsidR="004A0C40">
        <w:t xml:space="preserve">at least </w:t>
      </w:r>
      <w:r w:rsidR="00567576">
        <w:t>for</w:t>
      </w:r>
      <w:r w:rsidR="00FE4DE5">
        <w:t xml:space="preserve"> the</w:t>
      </w:r>
      <w:r w:rsidR="00567576">
        <w:t xml:space="preserve"> treatment of schistosomiasis in preschool-aged children, </w:t>
      </w:r>
      <w:r w:rsidR="001A6B94">
        <w:t xml:space="preserve">there is no commitment to donate the </w:t>
      </w:r>
      <w:r w:rsidR="00B148E4">
        <w:t xml:space="preserve">new </w:t>
      </w:r>
      <w:r w:rsidR="00BE52B6">
        <w:t>medicines</w:t>
      </w:r>
      <w:r w:rsidR="00F315FC">
        <w:t>.</w:t>
      </w:r>
      <w:r w:rsidR="00F315FC">
        <w:fldChar w:fldCharType="begin">
          <w:fldData xml:space="preserve">PEVuZE5vdGU+PENpdGU+PEF1dGhvcj5SZWluaGFyZC1SdXBwPC9BdXRob3I+PFllYXI+MjAxNzwv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</w:fldData>
        </w:fldChar>
      </w:r>
      <w:r w:rsidR="000878CD">
        <w:instrText xml:space="preserve"> ADDIN EN.CITE </w:instrText>
      </w:r>
      <w:r w:rsidR="000878CD">
        <w:fldChar w:fldCharType="begin">
          <w:fldData xml:space="preserve">PEVuZE5vdGU+PENpdGU+PEF1dGhvcj5SZWluaGFyZC1SdXBwPC9BdXRob3I+PFllYXI+MjAxNzwv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</w:fldData>
        </w:fldChar>
      </w:r>
      <w:r w:rsidR="000878CD">
        <w:instrText xml:space="preserve"> ADDIN EN.CITE.DATA </w:instrText>
      </w:r>
      <w:r w:rsidR="000878CD">
        <w:fldChar w:fldCharType="end"/>
      </w:r>
      <w:r w:rsidR="00F315FC">
        <w:fldChar w:fldCharType="separate"/>
      </w:r>
      <w:r w:rsidR="000878CD" w:rsidRPr="000878CD">
        <w:rPr>
          <w:noProof/>
          <w:vertAlign w:val="superscript"/>
        </w:rPr>
        <w:t>63,64</w:t>
      </w:r>
      <w:r w:rsidR="00F315FC">
        <w:fldChar w:fldCharType="end"/>
      </w:r>
      <w:r w:rsidR="00F315FC">
        <w:t xml:space="preserve"> </w:t>
      </w:r>
      <w:r w:rsidR="00567576">
        <w:t>A</w:t>
      </w:r>
      <w:r w:rsidR="00B148E4">
        <w:t>n</w:t>
      </w:r>
      <w:r w:rsidR="00567576">
        <w:t xml:space="preserve"> access strategy for PC-NTDs that moves away from </w:t>
      </w:r>
      <w:r w:rsidR="009C56C7">
        <w:t xml:space="preserve">donated </w:t>
      </w:r>
      <w:r w:rsidR="00BE52B6">
        <w:t xml:space="preserve">medicines </w:t>
      </w:r>
      <w:r w:rsidR="00567576">
        <w:t>and blanket treatment requires a better understanding of data-driven</w:t>
      </w:r>
      <w:r w:rsidR="000F2BEE">
        <w:t>, computational</w:t>
      </w:r>
      <w:r w:rsidR="00896901">
        <w:t xml:space="preserve"> approaches </w:t>
      </w:r>
      <w:r w:rsidR="000F2BEE">
        <w:t>to guide</w:t>
      </w:r>
      <w:r w:rsidR="00F57CBB">
        <w:t xml:space="preserve"> treatments to the right individuals in the right place at the right time</w:t>
      </w:r>
      <w:r w:rsidR="00567576">
        <w:t>.</w:t>
      </w:r>
      <w:r w:rsidR="00D92829">
        <w:fldChar w:fldCharType="begin">
          <w:fldData xml:space="preserve">PEVuZE5vdGU+PENpdGU+PEF1dGhvcj5Eb3dlbGw8L0F1dGhvcj48WWVhcj4yMDE2PC9ZZWFyPjxS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</w:fldData>
        </w:fldChar>
      </w:r>
      <w:r w:rsidR="000878CD">
        <w:instrText xml:space="preserve"> ADDIN EN.CITE </w:instrText>
      </w:r>
      <w:r w:rsidR="000878CD">
        <w:fldChar w:fldCharType="begin">
          <w:fldData xml:space="preserve">PEVuZE5vdGU+PENpdGU+PEF1dGhvcj5Eb3dlbGw8L0F1dGhvcj48WWVhcj4yMDE2PC9ZZWFyPjxS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</w:fldData>
        </w:fldChar>
      </w:r>
      <w:r w:rsidR="000878CD">
        <w:instrText xml:space="preserve"> ADDIN EN.CITE.DATA </w:instrText>
      </w:r>
      <w:r w:rsidR="000878CD">
        <w:fldChar w:fldCharType="end"/>
      </w:r>
      <w:r w:rsidR="00D92829">
        <w:fldChar w:fldCharType="separate"/>
      </w:r>
      <w:r w:rsidR="000878CD" w:rsidRPr="000878CD">
        <w:rPr>
          <w:noProof/>
          <w:vertAlign w:val="superscript"/>
        </w:rPr>
        <w:t>65,66</w:t>
      </w:r>
      <w:r w:rsidR="00D92829">
        <w:fldChar w:fldCharType="end"/>
      </w:r>
      <w:r w:rsidR="00567576">
        <w:t xml:space="preserve"> </w:t>
      </w:r>
      <w:r w:rsidR="00AB3186">
        <w:t xml:space="preserve">Notably, the evaluation of the need for new </w:t>
      </w:r>
      <w:r w:rsidR="00BE52B6">
        <w:t xml:space="preserve">medicines </w:t>
      </w:r>
      <w:r w:rsidR="00AB3186">
        <w:t xml:space="preserve">is difficult in areas with poor </w:t>
      </w:r>
      <w:r w:rsidR="000828D5">
        <w:t xml:space="preserve">medicine </w:t>
      </w:r>
      <w:r w:rsidR="00AB3186">
        <w:t xml:space="preserve">delivery rates. In such areas, there is the challenge of untangling problems of high pathogen transmission, </w:t>
      </w:r>
      <w:r w:rsidR="00CC0285">
        <w:t>pharmacological</w:t>
      </w:r>
      <w:r w:rsidR="00BE52B6">
        <w:t xml:space="preserve"> </w:t>
      </w:r>
      <w:r w:rsidR="00AB3186">
        <w:t xml:space="preserve">resistance, and limited </w:t>
      </w:r>
      <w:r w:rsidR="00754D43">
        <w:t xml:space="preserve">medicine </w:t>
      </w:r>
      <w:r w:rsidR="00AB3186">
        <w:t xml:space="preserve">efficacy from behavioural issues limiting the </w:t>
      </w:r>
      <w:r w:rsidR="000A079B">
        <w:t>access to PCs for</w:t>
      </w:r>
      <w:r w:rsidR="00AB3186">
        <w:t xml:space="preserve"> at-risk individuals. The former warrant </w:t>
      </w:r>
      <w:r w:rsidR="000A079B">
        <w:t xml:space="preserve">the </w:t>
      </w:r>
      <w:r w:rsidR="00AB3186">
        <w:t xml:space="preserve">development of better diagnostics and new </w:t>
      </w:r>
      <w:r w:rsidR="00BE52B6">
        <w:t>medicines</w:t>
      </w:r>
      <w:r w:rsidR="00AB3186">
        <w:t>, whereas the latter require revised government implementation, monitoring, and accountability strategies.</w:t>
      </w:r>
      <w:r w:rsidR="001A6B94">
        <w:t xml:space="preserve"> </w:t>
      </w:r>
      <w:r w:rsidR="003E4155">
        <w:t>Confounding these issues diverts</w:t>
      </w:r>
      <w:r w:rsidR="00754D43">
        <w:t xml:space="preserve"> essential funding and research away from helping the individuals afflicted with </w:t>
      </w:r>
      <w:r w:rsidR="00754D43">
        <w:lastRenderedPageBreak/>
        <w:t xml:space="preserve">NTDs. </w:t>
      </w:r>
      <w:r w:rsidR="001A6B94">
        <w:t xml:space="preserve">Only precise tracking and verification </w:t>
      </w:r>
      <w:r w:rsidR="00C2239F">
        <w:t xml:space="preserve">of treatment </w:t>
      </w:r>
      <w:r w:rsidR="001A6B94">
        <w:t xml:space="preserve">will be able to identify which </w:t>
      </w:r>
      <w:r w:rsidR="00D34833">
        <w:t>issue</w:t>
      </w:r>
      <w:r w:rsidR="001A6B94">
        <w:t xml:space="preserve"> should be pursued. </w:t>
      </w:r>
    </w:p>
    <w:p w14:paraId="62CEF04C" w14:textId="77777777" w:rsidR="00813D42" w:rsidRDefault="00813D42" w:rsidP="00813D42"/>
    <w:p w14:paraId="6EC3E642" w14:textId="16400893" w:rsidR="0006007C" w:rsidRPr="00230D97" w:rsidRDefault="003550BA" w:rsidP="00230D97">
      <w:pPr>
        <w:rPr>
          <w:b/>
        </w:rPr>
      </w:pPr>
      <w:r w:rsidRPr="00230D97">
        <w:rPr>
          <w:b/>
        </w:rPr>
        <w:t xml:space="preserve">Way forward – </w:t>
      </w:r>
      <w:r w:rsidR="00371E79">
        <w:rPr>
          <w:b/>
        </w:rPr>
        <w:t>A more comprehensive view of</w:t>
      </w:r>
      <w:r w:rsidR="0018214F">
        <w:rPr>
          <w:b/>
        </w:rPr>
        <w:t xml:space="preserve"> treatment for</w:t>
      </w:r>
      <w:r w:rsidR="00F13FFC">
        <w:rPr>
          <w:b/>
        </w:rPr>
        <w:t xml:space="preserve"> PC-NTDs</w:t>
      </w:r>
    </w:p>
    <w:p w14:paraId="6077F44D" w14:textId="183EE4D0" w:rsidR="00BA66FE" w:rsidRDefault="00BA66FE" w:rsidP="00BA66FE">
      <w:pPr>
        <w:widowControl w:val="0"/>
        <w:autoSpaceDE w:val="0"/>
        <w:autoSpaceDN w:val="0"/>
        <w:adjustRightInd w:val="0"/>
      </w:pPr>
      <w:r>
        <w:t xml:space="preserve">The exceptional scale of medicine donations from the pharmaceutical industry has led to unprecedented levels of MDA for PC-NTDs that </w:t>
      </w:r>
      <w:r w:rsidR="00B148E4">
        <w:t xml:space="preserve">has </w:t>
      </w:r>
      <w:r>
        <w:t>improved disease control for over one billion people.</w:t>
      </w:r>
      <w:r w:rsidR="00A563AD">
        <w:fldChar w:fldCharType="begin">
          <w:fldData xml:space="preserve">PEVuZE5vdGU+PENpdGU+PEF1dGhvcj5CdW5keTwvQXV0aG9yPjxZZWFyPjIwMTg8L1llYXI+PFJl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</w:fldData>
        </w:fldChar>
      </w:r>
      <w:r w:rsidR="000878CD">
        <w:instrText xml:space="preserve"> ADDIN EN.CITE </w:instrText>
      </w:r>
      <w:r w:rsidR="000878CD">
        <w:fldChar w:fldCharType="begin">
          <w:fldData xml:space="preserve">PEVuZE5vdGU+PENpdGU+PEF1dGhvcj5CdW5keTwvQXV0aG9yPjxZZWFyPjIwMTg8L1llYXI+PFJl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</w:fldData>
        </w:fldChar>
      </w:r>
      <w:r w:rsidR="000878CD">
        <w:instrText xml:space="preserve"> ADDIN EN.CITE.DATA </w:instrText>
      </w:r>
      <w:r w:rsidR="000878CD">
        <w:fldChar w:fldCharType="end"/>
      </w:r>
      <w:r w:rsidR="00A563AD">
        <w:fldChar w:fldCharType="separate"/>
      </w:r>
      <w:r w:rsidR="000878CD" w:rsidRPr="000878CD">
        <w:rPr>
          <w:noProof/>
          <w:vertAlign w:val="superscript"/>
        </w:rPr>
        <w:t>1,67</w:t>
      </w:r>
      <w:r w:rsidR="00A563AD">
        <w:fldChar w:fldCharType="end"/>
      </w:r>
      <w:r>
        <w:t xml:space="preserve"> However, the continued expansion of medicine donation programmes is not the only method of increasing/sustaining the treatment of PC-NTDs. The quantity of PC donations now exceeds the capacity of endemic countries to deliver PCs.</w:t>
      </w:r>
      <w:r w:rsidR="00A563AD">
        <w:fldChar w:fldCharType="begin"/>
      </w:r>
      <w:r w:rsidR="00F315FC">
        <w:instrText xml:space="preserve"> ADDIN EN.CITE &lt;EndNote&gt;&lt;Cite&gt;&lt;Author&gt;Bundy&lt;/Author&gt;&lt;Year&gt;2012&lt;/Year&gt;&lt;RecNum&gt;1467&lt;/RecNum&gt;&lt;DisplayText&gt;&lt;style face="superscript"&gt;68&lt;/style&gt;&lt;/DisplayText&gt;&lt;record&gt;&lt;rec-number&gt;1467&lt;/rec-number&gt;&lt;foreign-keys&gt;&lt;key app="EN" db-id="psvrpwr2ceafrqerex4pps2hetw90zft02ft" timestamp="1550054667"&gt;1467&lt;/key&gt;&lt;/foreign-keys&gt;&lt;ref-type name="Report"&gt;27&lt;/ref-type&gt;&lt;contributors&gt;&lt;authors&gt;&lt;author&gt;Donald Bundy&lt;/author&gt;&lt;author&gt;Julie Jacobson&lt;/author&gt;&lt;/authors&gt;&lt;/contributors&gt;&lt;titles&gt;&lt;title&gt;Translating the London Declaration into action&lt;/title&gt;&lt;/titles&gt;&lt;pages&gt;20&lt;/pages&gt;&lt;dates&gt;&lt;year&gt;2012&lt;/year&gt;&lt;/dates&gt;&lt;pub-location&gt;Washington, D.C.&lt;/pub-location&gt;&lt;publisher&gt;World Bank&lt;/publisher&gt;&lt;urls&gt;&lt;related-urls&gt;&lt;url&gt;https://unitingtocombatntds.org/resources/translating-the-london-declaration-into-action/&lt;/url&gt;&lt;/related-urls&gt;&lt;/urls&gt;&lt;access-date&gt;Feb. 13 2019&lt;/access-date&gt;&lt;/record&gt;&lt;/Cite&gt;&lt;/EndNote&gt;</w:instrText>
      </w:r>
      <w:r w:rsidR="00A563AD">
        <w:fldChar w:fldCharType="separate"/>
      </w:r>
      <w:r w:rsidR="00F315FC" w:rsidRPr="00F315FC">
        <w:rPr>
          <w:noProof/>
          <w:vertAlign w:val="superscript"/>
        </w:rPr>
        <w:t>68</w:t>
      </w:r>
      <w:r w:rsidR="00A563AD">
        <w:fldChar w:fldCharType="end"/>
      </w:r>
      <w:r>
        <w:t xml:space="preserve"> Instead, embracing a more comprehensive view of treatment (Figure 1) will result in the more efficient use of existing medicines. There is a need to 1) better target at-risk populations, 2) improve treatment verification, and 3) overturn th</w:t>
      </w:r>
      <w:r w:rsidR="00191B5F">
        <w:t xml:space="preserve">e view that </w:t>
      </w:r>
      <w:r w:rsidR="00B148E4">
        <w:t>treatment is synonymous with</w:t>
      </w:r>
      <w:r w:rsidR="00E70BED">
        <w:t xml:space="preserve"> the availability of</w:t>
      </w:r>
      <w:r w:rsidR="00191B5F">
        <w:t xml:space="preserve"> </w:t>
      </w:r>
      <w:r>
        <w:t>PC</w:t>
      </w:r>
      <w:r w:rsidR="00E70BED">
        <w:t>s</w:t>
      </w:r>
      <w:r>
        <w:t>.</w:t>
      </w:r>
    </w:p>
    <w:p w14:paraId="74E41A9E" w14:textId="77777777" w:rsidR="00BA66FE" w:rsidRDefault="00BA66FE" w:rsidP="00BA66FE">
      <w:pPr>
        <w:widowControl w:val="0"/>
        <w:autoSpaceDE w:val="0"/>
        <w:autoSpaceDN w:val="0"/>
        <w:adjustRightInd w:val="0"/>
      </w:pPr>
    </w:p>
    <w:p w14:paraId="6DDE07C5" w14:textId="767379E6" w:rsidR="00BA66FE" w:rsidRDefault="00BA66FE" w:rsidP="00BA66FE">
      <w:pPr>
        <w:widowControl w:val="0"/>
        <w:autoSpaceDE w:val="0"/>
        <w:autoSpaceDN w:val="0"/>
        <w:adjustRightInd w:val="0"/>
        <w:rPr>
          <w:b/>
          <w:color w:val="FF0000"/>
        </w:rPr>
      </w:pPr>
      <w:r>
        <w:t>For MDA, test-and-treat strategies, which require improved rapid diagnostics, may reduce implementation costs in low transmission areas or increase treatment rates of noncompliant populations. More detailed spatial mapping based on disease ecology, especially for focal diseases such as schistosomiasis,</w:t>
      </w:r>
      <w:r w:rsidR="00A563AD">
        <w:fldChar w:fldCharType="begin"/>
      </w:r>
      <w:r w:rsidR="00F315FC">
        <w:instrText xml:space="preserve"> ADDIN EN.CITE &lt;EndNote&gt;&lt;Cite&gt;&lt;Author&gt;Tchuem Tchuenté&lt;/Author&gt;&lt;Year&gt;2018&lt;/Year&gt;&lt;RecNum&gt;1466&lt;/RecNum&gt;&lt;DisplayText&gt;&lt;style face="superscript"&gt;48&lt;/style&gt;&lt;/DisplayText&gt;&lt;record&gt;&lt;rec-number&gt;1466&lt;/rec-number&gt;&lt;foreign-keys&gt;&lt;key app="EN" db-id="psvrpwr2ceafrqerex4pps2hetw90zft02ft" timestamp="1549736233"&gt;1466&lt;/key&gt;&lt;/foreign-keys&gt;&lt;ref-type name="Journal Article"&gt;17&lt;/ref-type&gt;&lt;contributors&gt;&lt;authors&gt;&lt;author&gt;Tchuem Tchuenté, Louis-Albert&lt;/author&gt;&lt;author&gt;Stothard, J. Russell&lt;/author&gt;&lt;author&gt;Rollinson, David&lt;/author&gt;&lt;author&gt;Reinhard-Rupp, Jutta&lt;/author&gt;&lt;/authors&gt;&lt;/contributors&gt;&lt;titles&gt;&lt;title&gt;Precision mapping: An innovative tool and way forward to shrink the map, better target interventions, and accelerate toward the elimination of schistosomiasis&lt;/title&gt;&lt;secondary-title&gt;PLOS Neglected Tropical Diseases&lt;/secondary-title&gt;&lt;/titles&gt;&lt;periodical&gt;&lt;full-title&gt;PLoS neglected tropical diseases&lt;/full-title&gt;&lt;/periodical&gt;&lt;pages&gt;e0006563&lt;/pages&gt;&lt;volume&gt;12&lt;/volume&gt;&lt;number&gt;8&lt;/number&gt;&lt;dates&gt;&lt;year&gt;2018&lt;/year&gt;&lt;/dates&gt;&lt;publisher&gt;Public Library of Science&lt;/publisher&gt;&lt;urls&gt;&lt;related-urls&gt;&lt;url&gt;https://doi.org/10.1371/journal.pntd.0006563&lt;/url&gt;&lt;/related-urls&gt;&lt;/urls&gt;&lt;electronic-resource-num&gt;10.1371/journal.pntd.0006563&lt;/electronic-resource-num&gt;&lt;/record&gt;&lt;/Cite&gt;&lt;/EndNote&gt;</w:instrText>
      </w:r>
      <w:r w:rsidR="00A563AD">
        <w:fldChar w:fldCharType="separate"/>
      </w:r>
      <w:r w:rsidR="00F315FC" w:rsidRPr="00F315FC">
        <w:rPr>
          <w:noProof/>
          <w:vertAlign w:val="superscript"/>
        </w:rPr>
        <w:t>48</w:t>
      </w:r>
      <w:r w:rsidR="00A563AD">
        <w:fldChar w:fldCharType="end"/>
      </w:r>
      <w:r>
        <w:t xml:space="preserve"> may improve prevalence mapping not only for MDA, but also for selecting local health centres to administer PCs. In addition to more efficiently directing PCs to individuals in need of treatment, more accurate maps may reduce the quantity of donated PCs required. These methods to improve the targeting of at-risk populations also may increase patient safety in communities where </w:t>
      </w:r>
      <w:r w:rsidRPr="006A3EE4">
        <w:rPr>
          <w:i/>
        </w:rPr>
        <w:t>Loa loa</w:t>
      </w:r>
      <w:r>
        <w:t xml:space="preserve"> is endemic and PC (ivermectin) cannot be administered en masse.</w:t>
      </w:r>
      <w:r w:rsidR="00A563AD">
        <w:fldChar w:fldCharType="begin"/>
      </w:r>
      <w:r w:rsidR="00F315FC">
        <w:instrText xml:space="preserve"> ADDIN EN.CITE &lt;EndNote&gt;&lt;Cite&gt;&lt;Author&gt;Zouré&lt;/Author&gt;&lt;Year&gt;2011&lt;/Year&gt;&lt;RecNum&gt;838&lt;/RecNum&gt;&lt;DisplayText&gt;&lt;style face="superscript"&gt;69&lt;/style&gt;&lt;/DisplayText&gt;&lt;record&gt;&lt;rec-number&gt;838&lt;/rec-number&gt;&lt;foreign-keys&gt;&lt;key app="EN" db-id="psvrpwr2ceafrqerex4pps2hetw90zft02ft" timestamp="1478192071"&gt;838&lt;/key&gt;&lt;/foreign-keys&gt;&lt;ref-type name="Journal Article"&gt;17&lt;/ref-type&gt;&lt;contributors&gt;&lt;authors&gt;&lt;author&gt;Zouré, H. G.&lt;/author&gt;&lt;author&gt;Wanji, S.&lt;/author&gt;&lt;author&gt;Noma, M.&lt;/author&gt;&lt;author&gt;Amazigo, U. V.&lt;/author&gt;&lt;author&gt;Diggle, P. J.&lt;/author&gt;&lt;author&gt;Tekle, A. H.&lt;/author&gt;&lt;author&gt;Remme, J. H.&lt;/author&gt;&lt;/authors&gt;&lt;/contributors&gt;&lt;titles&gt;&lt;title&gt;The Geographic Distribution of Loa loa in Africa: Results of Large-Scale Implementation of the Rapid Assessment Procedure for Loiasis (RAPLOA)&lt;/title&gt;&lt;secondary-title&gt;PLoS Negl Trop Dis&lt;/secondary-title&gt;&lt;/titles&gt;&lt;periodical&gt;&lt;full-title&gt;PLoS Negl Trop Dis&lt;/full-title&gt;&lt;/periodical&gt;&lt;volume&gt;5&lt;/volume&gt;&lt;dates&gt;&lt;year&gt;2011&lt;/year&gt;&lt;pub-dates&gt;&lt;date&gt;2011//&lt;/date&gt;&lt;/pub-dates&gt;&lt;/dates&gt;&lt;urls&gt;&lt;related-urls&gt;&lt;url&gt;http://dx.doi.org/10.1371/journal.pntd.0001210&lt;/url&gt;&lt;/related-urls&gt;&lt;/urls&gt;&lt;electronic-resource-num&gt;10.1371/journal.pntd.0001210&lt;/electronic-resource-num&gt;&lt;/record&gt;&lt;/Cite&gt;&lt;/EndNote&gt;</w:instrText>
      </w:r>
      <w:r w:rsidR="00A563AD">
        <w:fldChar w:fldCharType="separate"/>
      </w:r>
      <w:r w:rsidR="00F315FC" w:rsidRPr="00F315FC">
        <w:rPr>
          <w:noProof/>
          <w:vertAlign w:val="superscript"/>
        </w:rPr>
        <w:t>69</w:t>
      </w:r>
      <w:r w:rsidR="00A563AD">
        <w:fldChar w:fldCharType="end"/>
      </w:r>
    </w:p>
    <w:p w14:paraId="79DD11D1" w14:textId="77777777" w:rsidR="00BA66FE" w:rsidRDefault="00BA66FE" w:rsidP="00BA66FE">
      <w:pPr>
        <w:widowControl w:val="0"/>
        <w:autoSpaceDE w:val="0"/>
        <w:autoSpaceDN w:val="0"/>
        <w:adjustRightInd w:val="0"/>
        <w:rPr>
          <w:b/>
          <w:color w:val="FF0000"/>
        </w:rPr>
      </w:pPr>
    </w:p>
    <w:p w14:paraId="31016581" w14:textId="0E54D587" w:rsidR="00BA66FE" w:rsidRPr="008244E7" w:rsidRDefault="00BA66FE" w:rsidP="00BA66FE">
      <w:pPr>
        <w:widowControl w:val="0"/>
        <w:autoSpaceDE w:val="0"/>
        <w:autoSpaceDN w:val="0"/>
        <w:adjustRightInd w:val="0"/>
      </w:pPr>
      <w:r>
        <w:t>To directly confirm that a patient was present during treatment, existing tools such as DOT and sentinel site surveys should be combined with emerging technologies. Examples include mobile phone reports for either tracking supply chains in real time or receiving confirmations directly from patients, and biometric tools for iris scanning and digital fingerprinting.</w:t>
      </w:r>
      <w:r w:rsidR="00A563AD">
        <w:fldChar w:fldCharType="begin">
          <w:fldData xml:space="preserve">PEVuZE5vdGU+PENpdGU+PEF1dGhvcj5TdGFudG9uPC9BdXRob3I+PFllYXI+MjAxNjwvWWVhcj48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</w:fldData>
        </w:fldChar>
      </w:r>
      <w:r w:rsidR="000878CD">
        <w:instrText xml:space="preserve"> ADDIN EN.CITE </w:instrText>
      </w:r>
      <w:r w:rsidR="000878CD">
        <w:fldChar w:fldCharType="begin">
          <w:fldData xml:space="preserve">PEVuZE5vdGU+PENpdGU+PEF1dGhvcj5TdGFudG9uPC9BdXRob3I+PFllYXI+MjAxNjwvWWVhcj48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</w:fldData>
        </w:fldChar>
      </w:r>
      <w:r w:rsidR="000878CD">
        <w:instrText xml:space="preserve"> ADDIN EN.CITE.DATA </w:instrText>
      </w:r>
      <w:r w:rsidR="000878CD">
        <w:fldChar w:fldCharType="end"/>
      </w:r>
      <w:r w:rsidR="00A563AD">
        <w:fldChar w:fldCharType="separate"/>
      </w:r>
      <w:r w:rsidR="000878CD" w:rsidRPr="000878CD">
        <w:rPr>
          <w:noProof/>
          <w:vertAlign w:val="superscript"/>
        </w:rPr>
        <w:t>70,71</w:t>
      </w:r>
      <w:r w:rsidR="00A563AD">
        <w:fldChar w:fldCharType="end"/>
      </w:r>
      <w:r>
        <w:t xml:space="preserve"> These emerging verification methods may increase the accountability of MDA programmes by reducing data misrepresentation, errors, and incompleteness whilst also making data immediately available for analysis in local health systems. Disease control also can depend on vector control and water, sanitation, and hygiene.</w:t>
      </w:r>
      <w:r w:rsidR="00A563AD">
        <w:fldChar w:fldCharType="begin"/>
      </w:r>
      <w:r w:rsidR="000878CD">
        <w:instrText xml:space="preserve"> ADDIN EN.CITE &lt;EndNote&gt;&lt;Cite&gt;&lt;Author&gt;Bockarie&lt;/Author&gt;&lt;Year&gt;2009&lt;/Year&gt;&lt;RecNum&gt;847&lt;/RecNum&gt;&lt;DisplayText&gt;&lt;style face="superscript"&gt;72,73&lt;/style&gt;&lt;/DisplayText&gt;&lt;record&gt;&lt;rec-number&gt;847&lt;/rec-number&gt;&lt;foreign-keys&gt;&lt;key app="EN" db-id="psvrpwr2ceafrqerex4pps2hetw90zft02ft" timestamp="1478192071"&gt;847&lt;/key&gt;&lt;/foreign-keys&gt;&lt;ref-type name="Journal Article"&gt;17&lt;/ref-type&gt;&lt;contributors&gt;&lt;authors&gt;&lt;author&gt;Bockarie, M. J.&lt;/author&gt;&lt;author&gt;Pedersen, E. M.&lt;/author&gt;&lt;author&gt;White, G. B.&lt;/author&gt;&lt;author&gt;Michael, E.&lt;/author&gt;&lt;/authors&gt;&lt;/contributors&gt;&lt;titles&gt;&lt;title&gt;Role of vector control in the global program to eliminate lymphatic filariasis&lt;/title&gt;&lt;secondary-title&gt;Annu Rev Entomol&lt;/secondary-title&gt;&lt;/titles&gt;&lt;periodical&gt;&lt;full-title&gt;Annu Rev Entomol&lt;/full-title&gt;&lt;/periodical&gt;&lt;volume&gt;54&lt;/volume&gt;&lt;dates&gt;&lt;year&gt;2009&lt;/year&gt;&lt;pub-dates&gt;&lt;date&gt;2009//&lt;/date&gt;&lt;/pub-dates&gt;&lt;/dates&gt;&lt;urls&gt;&lt;related-urls&gt;&lt;url&gt;http://dx.doi.org/10.1146/annurev.ento.54.110807.090626&lt;/url&gt;&lt;/related-urls&gt;&lt;/urls&gt;&lt;electronic-resource-num&gt;10.1146/annurev.ento.54.110807.090626&lt;/electronic-resource-num&gt;&lt;/record&gt;&lt;/Cite&gt;&lt;Cite ExcludeAuth="1"&gt;&lt;Year&gt;2018&lt;/Year&gt;&lt;RecNum&gt;1468&lt;/RecNum&gt;&lt;record&gt;&lt;rec-number&gt;1468&lt;/rec-number&gt;&lt;foreign-keys&gt;&lt;key app="EN" db-id="psvrpwr2ceafrqerex4pps2hetw90zft02ft" timestamp="1550058292"&gt;1468&lt;/key&gt;&lt;/foreign-keys&gt;&lt;ref-type name="Report"&gt;27&lt;/ref-type&gt;&lt;contributors&gt;&lt;/contributors&gt;&lt;titles&gt;&lt;title&gt;WASH and health working together: a &amp;apos;how-to&amp;apos; guide for neglected tropical disease programmes&lt;/title&gt;&lt;/titles&gt;&lt;pages&gt;268&lt;/pages&gt;&lt;dates&gt;&lt;year&gt;2018&lt;/year&gt;&lt;/dates&gt;&lt;pub-location&gt;Geneva, CH&lt;/pub-location&gt;&lt;publisher&gt;World Health Organization&lt;/publisher&gt;&lt;urls&gt;&lt;/urls&gt;&lt;/record&gt;&lt;/Cite&gt;&lt;/EndNote&gt;</w:instrText>
      </w:r>
      <w:r w:rsidR="00A563AD">
        <w:fldChar w:fldCharType="separate"/>
      </w:r>
      <w:r w:rsidR="000878CD" w:rsidRPr="000878CD">
        <w:rPr>
          <w:noProof/>
          <w:vertAlign w:val="superscript"/>
        </w:rPr>
        <w:t>72,73</w:t>
      </w:r>
      <w:r w:rsidR="00A563AD">
        <w:fldChar w:fldCharType="end"/>
      </w:r>
      <w:r w:rsidRPr="008B5F15">
        <w:t xml:space="preserve"> </w:t>
      </w:r>
      <w:r>
        <w:t>Without these complementary interventions, MDA may be undermined by high reinfection rates and, in turn, unnecessarily prolonged.</w:t>
      </w:r>
    </w:p>
    <w:p w14:paraId="1D9FD2F8" w14:textId="77777777" w:rsidR="00BA66FE" w:rsidRDefault="00BA66FE" w:rsidP="00BA66FE">
      <w:pPr>
        <w:widowControl w:val="0"/>
        <w:autoSpaceDE w:val="0"/>
        <w:autoSpaceDN w:val="0"/>
        <w:adjustRightInd w:val="0"/>
      </w:pPr>
    </w:p>
    <w:p w14:paraId="4848ECF2" w14:textId="1BB6289E" w:rsidR="00BA66FE" w:rsidRDefault="00BA66FE" w:rsidP="00BA66FE">
      <w:r>
        <w:t xml:space="preserve">A comprehensive approach is needed now that combines </w:t>
      </w:r>
      <w:r w:rsidRPr="002A704C">
        <w:rPr>
          <w:rFonts w:cs="Arial"/>
        </w:rPr>
        <w:t>MDA wit</w:t>
      </w:r>
      <w:r>
        <w:rPr>
          <w:rFonts w:cs="Arial"/>
        </w:rPr>
        <w:t>h on-demand access to treatment within local health systems, where appropriate,</w:t>
      </w:r>
      <w:r w:rsidRPr="002A704C">
        <w:rPr>
          <w:rFonts w:cs="Arial"/>
        </w:rPr>
        <w:t xml:space="preserve"> as well as enhanced accountability and country ownership</w:t>
      </w:r>
      <w:r>
        <w:rPr>
          <w:rFonts w:cs="Arial"/>
        </w:rPr>
        <w:t>. Future research should examine country experiences to understand how massive medicine donation programmes affect the way that national health systems respond to PC-NTDs. This work would provide insight into the barriers, if any, of integrating the treatment of PC-NTDs into UHC delivery packages. With WHO 2020 goals</w:t>
      </w:r>
      <w:r w:rsidR="00A563AD">
        <w:rPr>
          <w:rFonts w:cs="Arial"/>
        </w:rPr>
        <w:fldChar w:fldCharType="begin"/>
      </w:r>
      <w:r w:rsidR="00F315FC">
        <w:rPr>
          <w:rFonts w:cs="Arial"/>
        </w:rPr>
        <w:instrText xml:space="preserve"> ADDIN EN.CITE &lt;EndNote&gt;&lt;Cite ExcludeAuth="1"&gt;&lt;Year&gt;2012&lt;/Year&gt;&lt;RecNum&gt;678&lt;/RecNum&gt;&lt;DisplayText&gt;&lt;style face="superscript"&gt;74&lt;/style&gt;&lt;/DisplayText&gt;&lt;record&gt;&lt;rec-number&gt;678&lt;/rec-number&gt;&lt;foreign-keys&gt;&lt;key app="EN" db-id="psvrpwr2ceafrqerex4pps2hetw90zft02ft" timestamp="1450723183"&gt;678&lt;/key&gt;&lt;/foreign-keys&gt;&lt;ref-type name="Book"&gt;6&lt;/ref-type&gt;&lt;contributors&gt;&lt;/contributors&gt;&lt;titles&gt;&lt;title&gt;Accelerating Work to Overcome the Global Impact of Neglected Tropical Diseases: A Roadmap for Implementation&lt;/title&gt;&lt;/titles&gt;&lt;dates&gt;&lt;year&gt;2012&lt;/year&gt;&lt;/dates&gt;&lt;pub-location&gt;Geneva&lt;/pub-location&gt;&lt;publisher&gt;World Health Organization&lt;/publisher&gt;&lt;label&gt;ref43&lt;/label&gt;&lt;urls&gt;&lt;/urls&gt;&lt;/record&gt;&lt;/Cite&gt;&lt;/EndNote&gt;</w:instrText>
      </w:r>
      <w:r w:rsidR="00A563AD">
        <w:rPr>
          <w:rFonts w:cs="Arial"/>
        </w:rPr>
        <w:fldChar w:fldCharType="separate"/>
      </w:r>
      <w:r w:rsidR="00F315FC" w:rsidRPr="00F315FC">
        <w:rPr>
          <w:rFonts w:cs="Arial"/>
          <w:noProof/>
          <w:vertAlign w:val="superscript"/>
        </w:rPr>
        <w:t>74</w:t>
      </w:r>
      <w:r w:rsidR="00A563AD">
        <w:rPr>
          <w:rFonts w:cs="Arial"/>
        </w:rPr>
        <w:fldChar w:fldCharType="end"/>
      </w:r>
      <w:r>
        <w:rPr>
          <w:rFonts w:cs="Arial"/>
        </w:rPr>
        <w:t xml:space="preserve"> fast approaching and pharmaceutical commitments heavily aligned with these goals, medicine donation programmes may be curtailed in the near future. Alternative strategies for sustaining the growth of NTD programmes are needed that do not rely on more medicines.</w:t>
      </w:r>
    </w:p>
    <w:p w14:paraId="0BA8037E" w14:textId="77777777" w:rsidR="00012575" w:rsidRDefault="00012575">
      <w:r>
        <w:br w:type="page"/>
      </w:r>
    </w:p>
    <w:p w14:paraId="330D61ED" w14:textId="77777777" w:rsidR="00500ABE" w:rsidRDefault="00500ABE" w:rsidP="00E34649"/>
    <w:p w14:paraId="33E58475" w14:textId="07175A3E" w:rsidR="00C170BB" w:rsidRPr="00C170BB" w:rsidRDefault="00C170BB" w:rsidP="00E34649">
      <w:pPr>
        <w:rPr>
          <w:b/>
        </w:rPr>
      </w:pPr>
      <w:r>
        <w:rPr>
          <w:b/>
        </w:rPr>
        <w:t>Acknowledgements</w:t>
      </w:r>
    </w:p>
    <w:p w14:paraId="687C402D" w14:textId="0E1356A6" w:rsidR="005F3D41" w:rsidRDefault="00EE30D4">
      <w:r w:rsidRPr="00C170BB">
        <w:t xml:space="preserve">The authors thank </w:t>
      </w:r>
      <w:r w:rsidR="00BD70A8">
        <w:t>the attendees</w:t>
      </w:r>
      <w:r w:rsidRPr="00C170BB">
        <w:t xml:space="preserve"> </w:t>
      </w:r>
      <w:r w:rsidR="00BD70A8">
        <w:t>of a</w:t>
      </w:r>
      <w:r w:rsidR="00D33D40">
        <w:t xml:space="preserve"> panel debate on the </w:t>
      </w:r>
      <w:r w:rsidR="00D30F09" w:rsidRPr="00C170BB">
        <w:t>access to me</w:t>
      </w:r>
      <w:r w:rsidR="00FD56CF" w:rsidRPr="00C170BB">
        <w:t>dicines for NTDs convened</w:t>
      </w:r>
      <w:r w:rsidR="00D33D40">
        <w:t xml:space="preserve"> on Feb. 8, 2018</w:t>
      </w:r>
      <w:r w:rsidR="00FD56CF" w:rsidRPr="00C170BB">
        <w:t xml:space="preserve"> by Dr</w:t>
      </w:r>
      <w:r w:rsidR="004D44DA">
        <w:t>.</w:t>
      </w:r>
      <w:r w:rsidR="00D30F09" w:rsidRPr="00C170BB">
        <w:t xml:space="preserve"> Goylette Chami at King’s College, Cambridge.</w:t>
      </w:r>
      <w:r w:rsidR="00BB41BD" w:rsidRPr="00C170BB">
        <w:fldChar w:fldCharType="begin"/>
      </w:r>
      <w:r w:rsidR="00F315FC">
        <w:instrText xml:space="preserve"> ADDIN EN.CITE &lt;EndNote&gt;&lt;Cite&gt;&lt;Author&gt;Chami&lt;/Author&gt;&lt;Year&gt;2018&lt;/Year&gt;&lt;RecNum&gt;1355&lt;/RecNum&gt;&lt;DisplayText&gt;&lt;style face="superscript"&gt;64&lt;/style&gt;&lt;/DisplayText&gt;&lt;record&gt;&lt;rec-number&gt;1355&lt;/rec-number&gt;&lt;foreign-keys&gt;&lt;key app="EN" db-id="psvrpwr2ceafrqerex4pps2hetw90zft02ft" timestamp="1524664880"&gt;1355&lt;/key&gt;&lt;/foreign-keys&gt;&lt;ref-type name="Podcast"&gt;62&lt;/ref-type&gt;&lt;contributors&gt;&lt;authors&gt;&lt;author&gt;Goylette Chami&lt;/author&gt;&lt;/authors&gt;&lt;/contributors&gt;&lt;titles&gt;&lt;title&gt;Access to Medicines for Neglected Tropical Diseases&lt;/title&gt;&lt;/titles&gt;&lt;section&gt;1:36&lt;/section&gt;&lt;dates&gt;&lt;year&gt;2018&lt;/year&gt;&lt;pub-dates&gt;&lt;date&gt;8-02-2018&lt;/date&gt;&lt;/pub-dates&gt;&lt;/dates&gt;&lt;pub-location&gt;Cambridge, UK&lt;/pub-location&gt;&lt;urls&gt;&lt;related-urls&gt;&lt;url&gt;https://soundcloud.com/user-506806647-613533892/access-to-medicines-for-neglected-tropical-diseases&lt;/url&gt;&lt;/related-urls&gt;&lt;/urls&gt;&lt;/record&gt;&lt;/Cite&gt;&lt;/EndNote&gt;</w:instrText>
      </w:r>
      <w:r w:rsidR="00BB41BD" w:rsidRPr="00C170BB">
        <w:fldChar w:fldCharType="separate"/>
      </w:r>
      <w:r w:rsidR="00F315FC" w:rsidRPr="00F315FC">
        <w:rPr>
          <w:noProof/>
          <w:vertAlign w:val="superscript"/>
        </w:rPr>
        <w:t>64</w:t>
      </w:r>
      <w:r w:rsidR="00BB41BD" w:rsidRPr="00C170BB">
        <w:fldChar w:fldCharType="end"/>
      </w:r>
      <w:r w:rsidR="00B31620">
        <w:t xml:space="preserve"> </w:t>
      </w:r>
      <w:r w:rsidR="0098403F">
        <w:t>Financial support to Dr. Goylette Chami from Wellcome Trust grants 083931/Z/07/Z and 100891/Z/Z13/Z.</w:t>
      </w:r>
      <w:r w:rsidR="007F59FC">
        <w:t xml:space="preserve"> </w:t>
      </w:r>
    </w:p>
    <w:p w14:paraId="63CEDEB6" w14:textId="77777777" w:rsidR="005F3D41" w:rsidRDefault="005F3D41"/>
    <w:p w14:paraId="65049E9D" w14:textId="77777777" w:rsidR="00EA0F7E" w:rsidRDefault="005F3D41">
      <w:pPr>
        <w:rPr>
          <w:b/>
        </w:rPr>
      </w:pPr>
      <w:r w:rsidRPr="00EA0F7E">
        <w:rPr>
          <w:b/>
        </w:rPr>
        <w:t>Contributors</w:t>
      </w:r>
    </w:p>
    <w:p w14:paraId="2F5C1791" w14:textId="1EFFA9EB" w:rsidR="005F3D41" w:rsidRDefault="005F3D41">
      <w:r>
        <w:t>GC is a research fellow in medical sciences at King’s College, Cambridge and the Wellcome Trust – Cambridge Centre for Global Health Research</w:t>
      </w:r>
      <w:r w:rsidR="0010610B">
        <w:t xml:space="preserve"> in the Department of Pathology at the</w:t>
      </w:r>
      <w:r>
        <w:t xml:space="preserve"> University of Cambridge.</w:t>
      </w:r>
      <w:r w:rsidR="00194023">
        <w:t xml:space="preserve"> </w:t>
      </w:r>
      <w:r w:rsidR="00194023" w:rsidRPr="00194023">
        <w:t xml:space="preserve">DB is </w:t>
      </w:r>
      <w:r w:rsidR="001979C5">
        <w:t xml:space="preserve">a Professor at the London School of Hygiene and Tropical Medicine and </w:t>
      </w:r>
      <w:r w:rsidR="00194023" w:rsidRPr="00194023">
        <w:t>an advisor and senior fellow to the Children's Investment Fund Foundation.</w:t>
      </w:r>
    </w:p>
    <w:p w14:paraId="7A6FFA0B" w14:textId="77777777" w:rsidR="005F3D41" w:rsidRPr="005F3D41" w:rsidRDefault="005F3D41"/>
    <w:p w14:paraId="1B37B97E" w14:textId="77777777" w:rsidR="00EA0F7E" w:rsidRDefault="00EA0F7E">
      <w:pPr>
        <w:rPr>
          <w:i/>
        </w:rPr>
      </w:pPr>
      <w:r>
        <w:rPr>
          <w:b/>
        </w:rPr>
        <w:t>Declaration of interests</w:t>
      </w:r>
    </w:p>
    <w:p w14:paraId="3C8D3E96" w14:textId="0A6FDF7E" w:rsidR="00F53267" w:rsidRPr="005F3D41" w:rsidRDefault="005F3D41">
      <w:pPr>
        <w:rPr>
          <w:i/>
        </w:rPr>
      </w:pPr>
      <w:r>
        <w:t>GC</w:t>
      </w:r>
      <w:r w:rsidR="00A12A25">
        <w:t xml:space="preserve"> </w:t>
      </w:r>
      <w:r w:rsidR="00194023">
        <w:t xml:space="preserve">and DB </w:t>
      </w:r>
      <w:r w:rsidR="00A12A25">
        <w:t>d</w:t>
      </w:r>
      <w:r w:rsidR="004F63A3">
        <w:t>eclare</w:t>
      </w:r>
      <w:r w:rsidR="00194023">
        <w:t xml:space="preserve"> no competing interests.</w:t>
      </w:r>
      <w:r w:rsidR="007F59FC">
        <w:t xml:space="preserve"> Funders had no role in this analysis, writing of this manuscript, or decision to submit for publication.</w:t>
      </w:r>
    </w:p>
    <w:p w14:paraId="53C12858" w14:textId="19099AB2" w:rsidR="00FA677E" w:rsidRDefault="00FA677E">
      <w:r>
        <w:br w:type="page"/>
      </w:r>
    </w:p>
    <w:p w14:paraId="287E1B3C" w14:textId="77777777" w:rsidR="007572BE" w:rsidRDefault="007572BE" w:rsidP="007572BE">
      <w:pPr>
        <w:rPr>
          <w:b/>
        </w:rPr>
      </w:pPr>
      <w:r>
        <w:rPr>
          <w:b/>
        </w:rPr>
        <w:lastRenderedPageBreak/>
        <w:t>REFERENCES</w:t>
      </w:r>
    </w:p>
    <w:p w14:paraId="08E796D4" w14:textId="77777777" w:rsidR="007572BE" w:rsidRPr="00016DCB" w:rsidRDefault="007572BE" w:rsidP="007572BE">
      <w:pPr>
        <w:rPr>
          <w:b/>
        </w:rPr>
      </w:pPr>
    </w:p>
    <w:p w14:paraId="432A1578" w14:textId="6DBC7A0C" w:rsidR="0061709D" w:rsidRPr="000878CD" w:rsidRDefault="0061709D" w:rsidP="0061709D">
      <w:pPr>
        <w:pStyle w:val="EndNoteBibliography"/>
        <w:rPr>
          <w:noProof/>
        </w:rPr>
      </w:pPr>
      <w:r w:rsidRPr="000878CD">
        <w:rPr>
          <w:noProof/>
        </w:rPr>
        <w:t>1.</w:t>
      </w:r>
      <w:r w:rsidRPr="000878CD">
        <w:rPr>
          <w:noProof/>
        </w:rPr>
        <w:tab/>
        <w:t xml:space="preserve">Molyneux DH, Savioli L, Engels D. Neglected tropical diseases: progress towards addressing the chronic pandemic. </w:t>
      </w:r>
      <w:r w:rsidRPr="000878CD">
        <w:rPr>
          <w:i/>
          <w:noProof/>
        </w:rPr>
        <w:t>Lancet</w:t>
      </w:r>
      <w:r w:rsidRPr="000878CD">
        <w:rPr>
          <w:noProof/>
        </w:rPr>
        <w:t xml:space="preserve"> 2017; </w:t>
      </w:r>
      <w:r w:rsidRPr="000878CD">
        <w:rPr>
          <w:b/>
          <w:noProof/>
        </w:rPr>
        <w:t>389</w:t>
      </w:r>
      <w:r>
        <w:rPr>
          <w:noProof/>
        </w:rPr>
        <w:t>: 312–</w:t>
      </w:r>
      <w:r w:rsidRPr="000878CD">
        <w:rPr>
          <w:noProof/>
        </w:rPr>
        <w:t>25.</w:t>
      </w:r>
    </w:p>
    <w:p w14:paraId="4086638D" w14:textId="10ABC340" w:rsidR="0061709D" w:rsidRPr="000878CD" w:rsidRDefault="0061709D" w:rsidP="0061709D">
      <w:pPr>
        <w:pStyle w:val="EndNoteBibliography"/>
        <w:rPr>
          <w:noProof/>
        </w:rPr>
      </w:pPr>
      <w:r w:rsidRPr="000878CD">
        <w:rPr>
          <w:noProof/>
        </w:rPr>
        <w:t>2.</w:t>
      </w:r>
      <w:r w:rsidRPr="000878CD">
        <w:rPr>
          <w:noProof/>
        </w:rPr>
        <w:tab/>
        <w:t>Fitzpatrick C, Nwankwo U, Lenk E, Vlas Sd, Bundy D. An investment case for ending neglected tropical diseases. In: KK Homes, S Bertozzi, BR Bloom, Jha P, ed</w:t>
      </w:r>
      <w:r>
        <w:rPr>
          <w:noProof/>
        </w:rPr>
        <w:t>s</w:t>
      </w:r>
      <w:r w:rsidRPr="000878CD">
        <w:rPr>
          <w:noProof/>
        </w:rPr>
        <w:t>. Disease Control Priorities. 3 ed. Washington, DC</w:t>
      </w:r>
      <w:r>
        <w:rPr>
          <w:noProof/>
        </w:rPr>
        <w:t>: The World Bank and Oxford University Press,</w:t>
      </w:r>
      <w:r w:rsidRPr="000878CD">
        <w:rPr>
          <w:noProof/>
        </w:rPr>
        <w:t xml:space="preserve"> 2017</w:t>
      </w:r>
      <w:r>
        <w:rPr>
          <w:noProof/>
        </w:rPr>
        <w:t>:</w:t>
      </w:r>
      <w:r w:rsidRPr="000878CD">
        <w:rPr>
          <w:noProof/>
        </w:rPr>
        <w:t xml:space="preserve"> 411</w:t>
      </w:r>
      <w:r>
        <w:rPr>
          <w:noProof/>
        </w:rPr>
        <w:t>–</w:t>
      </w:r>
      <w:r w:rsidRPr="000878CD">
        <w:rPr>
          <w:noProof/>
        </w:rPr>
        <w:t>32.</w:t>
      </w:r>
    </w:p>
    <w:p w14:paraId="7EA5F295" w14:textId="06260F0B" w:rsidR="0061709D" w:rsidRPr="000878CD" w:rsidRDefault="0061709D" w:rsidP="0061709D">
      <w:pPr>
        <w:pStyle w:val="EndNoteBibliography"/>
        <w:rPr>
          <w:noProof/>
        </w:rPr>
      </w:pPr>
      <w:r w:rsidRPr="000878CD">
        <w:rPr>
          <w:noProof/>
        </w:rPr>
        <w:t>3.</w:t>
      </w:r>
      <w:r w:rsidRPr="000878CD">
        <w:rPr>
          <w:noProof/>
        </w:rPr>
        <w:tab/>
        <w:t>Norman FF, Pérez de Ayala A, Pérez-Molina J-A, Monge-Maillo B, Zamarr</w:t>
      </w:r>
      <w:r>
        <w:rPr>
          <w:noProof/>
        </w:rPr>
        <w:t>ón P, López-Vélez R. Neglected tropical d</w:t>
      </w:r>
      <w:r w:rsidR="00B44414">
        <w:rPr>
          <w:noProof/>
        </w:rPr>
        <w:t>iseases outside the t</w:t>
      </w:r>
      <w:r w:rsidRPr="000878CD">
        <w:rPr>
          <w:noProof/>
        </w:rPr>
        <w:t xml:space="preserve">ropics. </w:t>
      </w:r>
      <w:r w:rsidR="00934808">
        <w:rPr>
          <w:i/>
          <w:noProof/>
        </w:rPr>
        <w:t>PLo</w:t>
      </w:r>
      <w:r w:rsidRPr="000878CD">
        <w:rPr>
          <w:i/>
          <w:noProof/>
        </w:rPr>
        <w:t>S Negl Trop Dis</w:t>
      </w:r>
      <w:r w:rsidR="00B44414">
        <w:rPr>
          <w:i/>
          <w:noProof/>
        </w:rPr>
        <w:t xml:space="preserve">. </w:t>
      </w:r>
      <w:r w:rsidRPr="000878CD">
        <w:rPr>
          <w:noProof/>
        </w:rPr>
        <w:t xml:space="preserve">2010; </w:t>
      </w:r>
      <w:r w:rsidRPr="000878CD">
        <w:rPr>
          <w:b/>
          <w:noProof/>
        </w:rPr>
        <w:t>4</w:t>
      </w:r>
      <w:r w:rsidRPr="000878CD">
        <w:rPr>
          <w:noProof/>
        </w:rPr>
        <w:t>: e762.</w:t>
      </w:r>
    </w:p>
    <w:p w14:paraId="3F584094" w14:textId="2D215DBD" w:rsidR="0061709D" w:rsidRPr="000878CD" w:rsidRDefault="0061709D" w:rsidP="0061709D">
      <w:pPr>
        <w:pStyle w:val="EndNoteBibliography"/>
        <w:rPr>
          <w:noProof/>
        </w:rPr>
      </w:pPr>
      <w:r w:rsidRPr="000878CD">
        <w:rPr>
          <w:noProof/>
        </w:rPr>
        <w:t>4.</w:t>
      </w:r>
      <w:r w:rsidRPr="000878CD">
        <w:rPr>
          <w:noProof/>
        </w:rPr>
        <w:tab/>
        <w:t xml:space="preserve">James SL, Abate D, Abate KH, et al. Global, regional, and national incidence, prevalence, and years lived with disability for 354 diseases and injuries for 195 countries and territories, 1990–2017: a systematic analysis for the Global Burden of Disease Study 2017. </w:t>
      </w:r>
      <w:r w:rsidRPr="000878CD">
        <w:rPr>
          <w:i/>
          <w:noProof/>
        </w:rPr>
        <w:t>Lancet</w:t>
      </w:r>
      <w:r w:rsidRPr="000878CD">
        <w:rPr>
          <w:noProof/>
        </w:rPr>
        <w:t xml:space="preserve"> 2018; </w:t>
      </w:r>
      <w:r w:rsidRPr="000878CD">
        <w:rPr>
          <w:b/>
          <w:noProof/>
        </w:rPr>
        <w:t>392</w:t>
      </w:r>
      <w:r w:rsidR="00B44414">
        <w:rPr>
          <w:noProof/>
        </w:rPr>
        <w:t>: 1789–</w:t>
      </w:r>
      <w:r w:rsidRPr="000878CD">
        <w:rPr>
          <w:noProof/>
        </w:rPr>
        <w:t>858.</w:t>
      </w:r>
    </w:p>
    <w:p w14:paraId="37B250BF" w14:textId="234C57F0" w:rsidR="0061709D" w:rsidRPr="000878CD" w:rsidRDefault="0061709D" w:rsidP="0061709D">
      <w:pPr>
        <w:pStyle w:val="EndNoteBibliography"/>
        <w:rPr>
          <w:noProof/>
        </w:rPr>
      </w:pPr>
      <w:r w:rsidRPr="000878CD">
        <w:rPr>
          <w:noProof/>
        </w:rPr>
        <w:t>5.</w:t>
      </w:r>
      <w:r w:rsidRPr="000878CD">
        <w:rPr>
          <w:noProof/>
        </w:rPr>
        <w:tab/>
        <w:t xml:space="preserve">Kyu HH, Abate D, Abate KH, et al. Global, regional, and national disability-adjusted life-years (DALYs) for 359 diseases and injuries and healthy life expectancy (HALE) for 195 countries and territories, 1990–2017: a systematic analysis for the Global Burden of Disease Study 2017. </w:t>
      </w:r>
      <w:r w:rsidRPr="000878CD">
        <w:rPr>
          <w:i/>
          <w:noProof/>
        </w:rPr>
        <w:t>Lancet</w:t>
      </w:r>
      <w:r w:rsidRPr="000878CD">
        <w:rPr>
          <w:noProof/>
        </w:rPr>
        <w:t xml:space="preserve"> 2018; </w:t>
      </w:r>
      <w:r w:rsidRPr="000878CD">
        <w:rPr>
          <w:b/>
          <w:noProof/>
        </w:rPr>
        <w:t>392</w:t>
      </w:r>
      <w:r w:rsidR="00B44414">
        <w:rPr>
          <w:noProof/>
        </w:rPr>
        <w:t>: 1859–</w:t>
      </w:r>
      <w:r w:rsidRPr="000878CD">
        <w:rPr>
          <w:noProof/>
        </w:rPr>
        <w:t>922.</w:t>
      </w:r>
    </w:p>
    <w:p w14:paraId="4ED08734" w14:textId="13DE351A" w:rsidR="0061709D" w:rsidRPr="000878CD" w:rsidRDefault="0061709D" w:rsidP="0061709D">
      <w:pPr>
        <w:pStyle w:val="EndNoteBibliography"/>
        <w:rPr>
          <w:noProof/>
        </w:rPr>
      </w:pPr>
      <w:r w:rsidRPr="000878CD">
        <w:rPr>
          <w:noProof/>
        </w:rPr>
        <w:t>6.</w:t>
      </w:r>
      <w:r w:rsidRPr="000878CD">
        <w:rPr>
          <w:noProof/>
        </w:rPr>
        <w:tab/>
        <w:t xml:space="preserve">Colley DG, Bustinduy AL, Secor WE, King CH. Human schistosomiasis. </w:t>
      </w:r>
      <w:r w:rsidRPr="000878CD">
        <w:rPr>
          <w:i/>
          <w:noProof/>
        </w:rPr>
        <w:t>Lancet</w:t>
      </w:r>
      <w:r w:rsidRPr="000878CD">
        <w:rPr>
          <w:noProof/>
        </w:rPr>
        <w:t xml:space="preserve"> 2014; </w:t>
      </w:r>
      <w:r w:rsidRPr="000878CD">
        <w:rPr>
          <w:b/>
          <w:noProof/>
        </w:rPr>
        <w:t>383</w:t>
      </w:r>
      <w:r w:rsidR="00B44414">
        <w:rPr>
          <w:noProof/>
        </w:rPr>
        <w:t>: 2253–</w:t>
      </w:r>
      <w:r w:rsidRPr="000878CD">
        <w:rPr>
          <w:noProof/>
        </w:rPr>
        <w:t>64.</w:t>
      </w:r>
    </w:p>
    <w:p w14:paraId="30DFAB3C" w14:textId="23E00DE6" w:rsidR="0061709D" w:rsidRPr="000878CD" w:rsidRDefault="0061709D" w:rsidP="0061709D">
      <w:pPr>
        <w:pStyle w:val="EndNoteBibliography"/>
        <w:rPr>
          <w:noProof/>
        </w:rPr>
      </w:pPr>
      <w:r w:rsidRPr="000878CD">
        <w:rPr>
          <w:noProof/>
        </w:rPr>
        <w:t>7.</w:t>
      </w:r>
      <w:r w:rsidRPr="000878CD">
        <w:rPr>
          <w:noProof/>
        </w:rPr>
        <w:tab/>
        <w:t xml:space="preserve">Chami GF, Kontoleon AA, Bulte E, et al. Profiling nonrecipients of mass drug administration for schistosomiasis and hookworm infections: a comprehensive analysis of praziquantel and albendazole coverage in community-directed treatment in Uganda. </w:t>
      </w:r>
      <w:r w:rsidR="00B44414">
        <w:rPr>
          <w:i/>
          <w:noProof/>
        </w:rPr>
        <w:t>Clin Infect Dis.</w:t>
      </w:r>
      <w:r w:rsidRPr="000878CD">
        <w:rPr>
          <w:noProof/>
        </w:rPr>
        <w:t xml:space="preserve"> 2016; </w:t>
      </w:r>
      <w:r w:rsidRPr="000878CD">
        <w:rPr>
          <w:b/>
          <w:noProof/>
        </w:rPr>
        <w:t>62</w:t>
      </w:r>
      <w:r w:rsidR="00B44414">
        <w:rPr>
          <w:noProof/>
        </w:rPr>
        <w:t>: 200–</w:t>
      </w:r>
      <w:r w:rsidRPr="000878CD">
        <w:rPr>
          <w:noProof/>
        </w:rPr>
        <w:t>7.</w:t>
      </w:r>
    </w:p>
    <w:p w14:paraId="0FB8F25E" w14:textId="5A8E61D7" w:rsidR="0061709D" w:rsidRPr="000878CD" w:rsidRDefault="0061709D" w:rsidP="0061709D">
      <w:pPr>
        <w:pStyle w:val="EndNoteBibliography"/>
        <w:rPr>
          <w:noProof/>
        </w:rPr>
      </w:pPr>
      <w:r w:rsidRPr="000878CD">
        <w:rPr>
          <w:noProof/>
        </w:rPr>
        <w:t>8.</w:t>
      </w:r>
      <w:r w:rsidRPr="000878CD">
        <w:rPr>
          <w:noProof/>
        </w:rPr>
        <w:tab/>
        <w:t>Jacobson J, Bush S. Neglecte</w:t>
      </w:r>
      <w:r w:rsidR="00B44414">
        <w:rPr>
          <w:noProof/>
        </w:rPr>
        <w:t>d Tropical Diseases, Neglected communities, and c</w:t>
      </w:r>
      <w:r w:rsidRPr="000878CD">
        <w:rPr>
          <w:noProof/>
        </w:rPr>
        <w:t>onf</w:t>
      </w:r>
      <w:r w:rsidR="00B44414">
        <w:rPr>
          <w:noProof/>
        </w:rPr>
        <w:t>lict: how do we leave no one b</w:t>
      </w:r>
      <w:r w:rsidRPr="000878CD">
        <w:rPr>
          <w:noProof/>
        </w:rPr>
        <w:t xml:space="preserve">ehind? </w:t>
      </w:r>
      <w:r w:rsidR="00B44414">
        <w:rPr>
          <w:i/>
          <w:noProof/>
        </w:rPr>
        <w:t xml:space="preserve">Trends </w:t>
      </w:r>
      <w:r w:rsidRPr="000878CD">
        <w:rPr>
          <w:i/>
          <w:noProof/>
        </w:rPr>
        <w:t>Parasitol</w:t>
      </w:r>
      <w:r w:rsidR="00B44414">
        <w:rPr>
          <w:i/>
          <w:noProof/>
        </w:rPr>
        <w:t>.</w:t>
      </w:r>
      <w:r w:rsidRPr="000878CD">
        <w:rPr>
          <w:noProof/>
        </w:rPr>
        <w:t xml:space="preserve"> 2018; </w:t>
      </w:r>
      <w:r w:rsidRPr="000878CD">
        <w:rPr>
          <w:b/>
          <w:noProof/>
        </w:rPr>
        <w:t>34</w:t>
      </w:r>
      <w:r w:rsidR="00B44414">
        <w:rPr>
          <w:noProof/>
        </w:rPr>
        <w:t>: 175–</w:t>
      </w:r>
      <w:r w:rsidRPr="000878CD">
        <w:rPr>
          <w:noProof/>
        </w:rPr>
        <w:t>7.</w:t>
      </w:r>
    </w:p>
    <w:p w14:paraId="4536C442" w14:textId="72B9BCD6" w:rsidR="0061709D" w:rsidRPr="000878CD" w:rsidRDefault="0061709D" w:rsidP="0061709D">
      <w:pPr>
        <w:pStyle w:val="EndNoteBibliography"/>
        <w:rPr>
          <w:noProof/>
        </w:rPr>
      </w:pPr>
      <w:r w:rsidRPr="000878CD">
        <w:rPr>
          <w:noProof/>
        </w:rPr>
        <w:t>9.</w:t>
      </w:r>
      <w:r w:rsidRPr="000878CD">
        <w:rPr>
          <w:noProof/>
        </w:rPr>
        <w:tab/>
        <w:t xml:space="preserve">Chami GF, Kontoleon AA, Bulte E, et al. Community-directed mass drug administration is undermined by status seeking in friendship networks and inadequate trust in health advice networks. </w:t>
      </w:r>
      <w:r w:rsidR="00B44414">
        <w:rPr>
          <w:i/>
          <w:noProof/>
        </w:rPr>
        <w:t>Soc Sci Med.</w:t>
      </w:r>
      <w:r w:rsidRPr="000878CD">
        <w:rPr>
          <w:noProof/>
        </w:rPr>
        <w:t xml:space="preserve"> 2017; </w:t>
      </w:r>
      <w:r w:rsidRPr="000878CD">
        <w:rPr>
          <w:b/>
          <w:noProof/>
        </w:rPr>
        <w:t>183</w:t>
      </w:r>
      <w:r w:rsidR="00B44414">
        <w:rPr>
          <w:noProof/>
        </w:rPr>
        <w:t>: 37–</w:t>
      </w:r>
      <w:r w:rsidRPr="000878CD">
        <w:rPr>
          <w:noProof/>
        </w:rPr>
        <w:t>47.</w:t>
      </w:r>
    </w:p>
    <w:p w14:paraId="6113F616" w14:textId="35E86408" w:rsidR="0061709D" w:rsidRPr="000878CD" w:rsidRDefault="0061709D" w:rsidP="0061709D">
      <w:pPr>
        <w:pStyle w:val="EndNoteBibliography"/>
        <w:rPr>
          <w:noProof/>
        </w:rPr>
      </w:pPr>
      <w:r w:rsidRPr="000878CD">
        <w:rPr>
          <w:noProof/>
        </w:rPr>
        <w:t>10.</w:t>
      </w:r>
      <w:r w:rsidRPr="000878CD">
        <w:rPr>
          <w:noProof/>
        </w:rPr>
        <w:tab/>
        <w:t xml:space="preserve">Chami GF, Kontoleon AA, Bulte E, et al. Diffusion of treatment in social networks and mass drug administration. </w:t>
      </w:r>
      <w:r w:rsidR="00934808">
        <w:rPr>
          <w:i/>
          <w:noProof/>
        </w:rPr>
        <w:t>Nat. Commun.</w:t>
      </w:r>
      <w:r w:rsidRPr="000878CD">
        <w:rPr>
          <w:noProof/>
        </w:rPr>
        <w:t xml:space="preserve"> 2017; </w:t>
      </w:r>
      <w:r w:rsidRPr="000878CD">
        <w:rPr>
          <w:b/>
          <w:noProof/>
        </w:rPr>
        <w:t>8</w:t>
      </w:r>
      <w:r w:rsidRPr="000878CD">
        <w:rPr>
          <w:noProof/>
        </w:rPr>
        <w:t>: 1929.</w:t>
      </w:r>
    </w:p>
    <w:p w14:paraId="55D4893A" w14:textId="30CA753F" w:rsidR="0061709D" w:rsidRPr="000878CD" w:rsidRDefault="0061709D" w:rsidP="0061709D">
      <w:pPr>
        <w:pStyle w:val="EndNoteBibliography"/>
        <w:rPr>
          <w:noProof/>
        </w:rPr>
      </w:pPr>
      <w:r w:rsidRPr="000878CD">
        <w:rPr>
          <w:noProof/>
        </w:rPr>
        <w:t>11.</w:t>
      </w:r>
      <w:r w:rsidRPr="000878CD">
        <w:rPr>
          <w:noProof/>
        </w:rPr>
        <w:tab/>
        <w:t xml:space="preserve">Chami GF, Fenwick A, Bulte E, et al. Influence of </w:t>
      </w:r>
      <w:r w:rsidRPr="000878CD">
        <w:rPr>
          <w:i/>
          <w:noProof/>
        </w:rPr>
        <w:t xml:space="preserve">Schistosoma mansoni </w:t>
      </w:r>
      <w:r w:rsidR="00934808">
        <w:rPr>
          <w:noProof/>
        </w:rPr>
        <w:t>and hookworm infection intensities on anaemia in Ugandan v</w:t>
      </w:r>
      <w:r w:rsidRPr="000878CD">
        <w:rPr>
          <w:noProof/>
        </w:rPr>
        <w:t xml:space="preserve">illages. </w:t>
      </w:r>
      <w:r w:rsidRPr="000878CD">
        <w:rPr>
          <w:i/>
          <w:noProof/>
        </w:rPr>
        <w:t>PLoS Negl Trop Dis</w:t>
      </w:r>
      <w:r w:rsidR="00934808">
        <w:rPr>
          <w:i/>
          <w:noProof/>
        </w:rPr>
        <w:t>.</w:t>
      </w:r>
      <w:r w:rsidRPr="000878CD">
        <w:rPr>
          <w:noProof/>
        </w:rPr>
        <w:t xml:space="preserve"> 2015; </w:t>
      </w:r>
      <w:r w:rsidRPr="000878CD">
        <w:rPr>
          <w:b/>
          <w:noProof/>
        </w:rPr>
        <w:t>9</w:t>
      </w:r>
      <w:r w:rsidRPr="000878CD">
        <w:rPr>
          <w:noProof/>
        </w:rPr>
        <w:t>: e0004193.</w:t>
      </w:r>
    </w:p>
    <w:p w14:paraId="55A14ABD" w14:textId="301B9C75" w:rsidR="0061709D" w:rsidRPr="000878CD" w:rsidRDefault="0061709D" w:rsidP="0061709D">
      <w:pPr>
        <w:pStyle w:val="EndNoteBibliography"/>
        <w:rPr>
          <w:noProof/>
        </w:rPr>
      </w:pPr>
      <w:r w:rsidRPr="000878CD">
        <w:rPr>
          <w:noProof/>
        </w:rPr>
        <w:t>12.</w:t>
      </w:r>
      <w:r w:rsidRPr="000878CD">
        <w:rPr>
          <w:noProof/>
        </w:rPr>
        <w:tab/>
        <w:t xml:space="preserve">Person B, Bartholomew LK, Gyapong M, Addiss DG, van den Borne B. Health-related stigma among women with lymphatic filariasis from the Dominican Republic and Ghana. </w:t>
      </w:r>
      <w:r w:rsidR="00934808">
        <w:rPr>
          <w:i/>
          <w:noProof/>
        </w:rPr>
        <w:t>Soc Sci Med.</w:t>
      </w:r>
      <w:r w:rsidRPr="000878CD">
        <w:rPr>
          <w:i/>
          <w:noProof/>
        </w:rPr>
        <w:t xml:space="preserve"> </w:t>
      </w:r>
      <w:r w:rsidRPr="000878CD">
        <w:rPr>
          <w:noProof/>
        </w:rPr>
        <w:t xml:space="preserve">2009; </w:t>
      </w:r>
      <w:r w:rsidRPr="000878CD">
        <w:rPr>
          <w:b/>
          <w:noProof/>
        </w:rPr>
        <w:t>68</w:t>
      </w:r>
      <w:r w:rsidR="00934808">
        <w:rPr>
          <w:noProof/>
        </w:rPr>
        <w:t>: 30–</w:t>
      </w:r>
      <w:r w:rsidRPr="000878CD">
        <w:rPr>
          <w:noProof/>
        </w:rPr>
        <w:t>8.</w:t>
      </w:r>
    </w:p>
    <w:p w14:paraId="27BD183E" w14:textId="56E7E8D0" w:rsidR="0061709D" w:rsidRPr="000878CD" w:rsidRDefault="0061709D" w:rsidP="0061709D">
      <w:pPr>
        <w:pStyle w:val="EndNoteBibliography"/>
        <w:rPr>
          <w:noProof/>
        </w:rPr>
      </w:pPr>
      <w:r w:rsidRPr="000878CD">
        <w:rPr>
          <w:noProof/>
        </w:rPr>
        <w:t>13.</w:t>
      </w:r>
      <w:r w:rsidRPr="000878CD">
        <w:rPr>
          <w:noProof/>
        </w:rPr>
        <w:tab/>
        <w:t xml:space="preserve">Bundy DAP, Silva Nd, Horton S, et al. Investment in child and adolescent health and development: key messages from </w:t>
      </w:r>
      <w:r w:rsidR="00934808">
        <w:rPr>
          <w:noProof/>
        </w:rPr>
        <w:t>Disease Control Priorities, 3rd e</w:t>
      </w:r>
      <w:r w:rsidRPr="000878CD">
        <w:rPr>
          <w:noProof/>
        </w:rPr>
        <w:t xml:space="preserve">dition. </w:t>
      </w:r>
      <w:r w:rsidRPr="000878CD">
        <w:rPr>
          <w:i/>
          <w:noProof/>
        </w:rPr>
        <w:t>Lancet</w:t>
      </w:r>
      <w:r w:rsidRPr="000878CD">
        <w:rPr>
          <w:noProof/>
        </w:rPr>
        <w:t xml:space="preserve"> 2018; </w:t>
      </w:r>
      <w:r w:rsidRPr="000878CD">
        <w:rPr>
          <w:b/>
          <w:noProof/>
        </w:rPr>
        <w:t>391</w:t>
      </w:r>
      <w:r w:rsidR="00934808">
        <w:rPr>
          <w:noProof/>
        </w:rPr>
        <w:t>: 687–</w:t>
      </w:r>
      <w:r w:rsidRPr="000878CD">
        <w:rPr>
          <w:noProof/>
        </w:rPr>
        <w:t>99.</w:t>
      </w:r>
    </w:p>
    <w:p w14:paraId="1C57C55D" w14:textId="07AC5638" w:rsidR="0061709D" w:rsidRPr="000878CD" w:rsidRDefault="0061709D" w:rsidP="0061709D">
      <w:pPr>
        <w:pStyle w:val="EndNoteBibliography"/>
        <w:rPr>
          <w:noProof/>
        </w:rPr>
      </w:pPr>
      <w:r w:rsidRPr="000878CD">
        <w:rPr>
          <w:noProof/>
        </w:rPr>
        <w:t>14.</w:t>
      </w:r>
      <w:r w:rsidRPr="000878CD">
        <w:rPr>
          <w:noProof/>
        </w:rPr>
        <w:tab/>
        <w:t>World H</w:t>
      </w:r>
      <w:r w:rsidR="00934808">
        <w:rPr>
          <w:noProof/>
        </w:rPr>
        <w:t>ealth Organization. Preventive chemotherapy in h</w:t>
      </w:r>
      <w:r w:rsidR="00F642E2">
        <w:rPr>
          <w:noProof/>
        </w:rPr>
        <w:t>uman helminthiases, coordinated use of anthelminthic drugs in control interventions: a manual for health professionals and programme m</w:t>
      </w:r>
      <w:r w:rsidRPr="000878CD">
        <w:rPr>
          <w:noProof/>
        </w:rPr>
        <w:t>anagers, 2006.</w:t>
      </w:r>
    </w:p>
    <w:p w14:paraId="6E3B3528" w14:textId="1F6EC088" w:rsidR="0061709D" w:rsidRPr="000878CD" w:rsidRDefault="0061709D" w:rsidP="0061709D">
      <w:pPr>
        <w:pStyle w:val="EndNoteBibliography"/>
        <w:rPr>
          <w:noProof/>
        </w:rPr>
      </w:pPr>
      <w:r w:rsidRPr="000878CD">
        <w:rPr>
          <w:noProof/>
        </w:rPr>
        <w:t>15.</w:t>
      </w:r>
      <w:r w:rsidRPr="000878CD">
        <w:rPr>
          <w:noProof/>
        </w:rPr>
        <w:tab/>
        <w:t xml:space="preserve">King CH, Dickman K, Tisch DJ. Regauging the cost of chronic helminthic infection: meta-analysis of disability-related outcomes in endemic schistosomiasis. </w:t>
      </w:r>
      <w:r w:rsidRPr="000878CD">
        <w:rPr>
          <w:i/>
          <w:noProof/>
        </w:rPr>
        <w:t>Lancet</w:t>
      </w:r>
      <w:r w:rsidRPr="000878CD">
        <w:rPr>
          <w:noProof/>
        </w:rPr>
        <w:t xml:space="preserve"> 2005; </w:t>
      </w:r>
      <w:r w:rsidRPr="000878CD">
        <w:rPr>
          <w:b/>
          <w:noProof/>
        </w:rPr>
        <w:t>365</w:t>
      </w:r>
      <w:r w:rsidR="00F642E2">
        <w:rPr>
          <w:noProof/>
        </w:rPr>
        <w:t>: 1561</w:t>
      </w:r>
      <w:r w:rsidR="003B673F">
        <w:rPr>
          <w:noProof/>
        </w:rPr>
        <w:t>–9</w:t>
      </w:r>
      <w:r w:rsidRPr="000878CD">
        <w:rPr>
          <w:noProof/>
        </w:rPr>
        <w:t>.</w:t>
      </w:r>
    </w:p>
    <w:p w14:paraId="70733E75" w14:textId="4CEC2062" w:rsidR="0061709D" w:rsidRPr="000878CD" w:rsidRDefault="0061709D" w:rsidP="0061709D">
      <w:pPr>
        <w:pStyle w:val="EndNoteBibliography"/>
        <w:rPr>
          <w:noProof/>
        </w:rPr>
      </w:pPr>
      <w:r w:rsidRPr="000878CD">
        <w:rPr>
          <w:noProof/>
        </w:rPr>
        <w:t>16.</w:t>
      </w:r>
      <w:r w:rsidRPr="000878CD">
        <w:rPr>
          <w:noProof/>
        </w:rPr>
        <w:tab/>
      </w:r>
      <w:r w:rsidR="003B673F">
        <w:rPr>
          <w:noProof/>
        </w:rPr>
        <w:t xml:space="preserve">World Health Organization. </w:t>
      </w:r>
      <w:r w:rsidRPr="000878CD">
        <w:rPr>
          <w:noProof/>
        </w:rPr>
        <w:t xml:space="preserve">Summary of global update on provision of preventive chemotherapy in 2017 and progress towards ensuring timely supplies and management. </w:t>
      </w:r>
      <w:r w:rsidR="003B673F">
        <w:rPr>
          <w:i/>
          <w:noProof/>
        </w:rPr>
        <w:t xml:space="preserve">Wkly Epidemiol Rec. </w:t>
      </w:r>
      <w:r w:rsidRPr="000878CD">
        <w:rPr>
          <w:noProof/>
        </w:rPr>
        <w:t>2018</w:t>
      </w:r>
      <w:r w:rsidR="003B673F">
        <w:rPr>
          <w:noProof/>
        </w:rPr>
        <w:t xml:space="preserve">; </w:t>
      </w:r>
      <w:r w:rsidR="003B673F">
        <w:rPr>
          <w:b/>
          <w:noProof/>
        </w:rPr>
        <w:t>93</w:t>
      </w:r>
      <w:r w:rsidR="003B673F">
        <w:rPr>
          <w:noProof/>
        </w:rPr>
        <w:t>: 508–520</w:t>
      </w:r>
      <w:r w:rsidRPr="000878CD">
        <w:rPr>
          <w:noProof/>
        </w:rPr>
        <w:t>.</w:t>
      </w:r>
    </w:p>
    <w:p w14:paraId="10300352" w14:textId="77777777" w:rsidR="0061709D" w:rsidRPr="000878CD" w:rsidRDefault="0061709D" w:rsidP="0061709D">
      <w:pPr>
        <w:pStyle w:val="EndNoteBibliography"/>
        <w:rPr>
          <w:noProof/>
        </w:rPr>
      </w:pPr>
      <w:r w:rsidRPr="000878CD">
        <w:rPr>
          <w:noProof/>
        </w:rPr>
        <w:lastRenderedPageBreak/>
        <w:t>17.</w:t>
      </w:r>
      <w:r w:rsidRPr="000878CD">
        <w:rPr>
          <w:noProof/>
        </w:rPr>
        <w:tab/>
        <w:t>London Declaration on Neglected Tropical Diseases. London, 2012.</w:t>
      </w:r>
    </w:p>
    <w:p w14:paraId="1CFC1B29" w14:textId="77777777" w:rsidR="0061709D" w:rsidRPr="000878CD" w:rsidRDefault="0061709D" w:rsidP="0061709D">
      <w:pPr>
        <w:pStyle w:val="EndNoteBibliography"/>
        <w:rPr>
          <w:noProof/>
        </w:rPr>
      </w:pPr>
      <w:r w:rsidRPr="000878CD">
        <w:rPr>
          <w:noProof/>
        </w:rPr>
        <w:t>18.</w:t>
      </w:r>
      <w:r w:rsidRPr="000878CD">
        <w:rPr>
          <w:noProof/>
        </w:rPr>
        <w:tab/>
        <w:t>Table of Commitments, London Declaration 2012. London: Uniting to Combat Neglected Tropical Diseases, 2012.</w:t>
      </w:r>
    </w:p>
    <w:p w14:paraId="0EAABA7B" w14:textId="307B6FF6" w:rsidR="0061709D" w:rsidRPr="000878CD" w:rsidRDefault="0061709D" w:rsidP="0061709D">
      <w:pPr>
        <w:pStyle w:val="EndNoteBibliography"/>
        <w:rPr>
          <w:noProof/>
        </w:rPr>
      </w:pPr>
      <w:r w:rsidRPr="000878CD">
        <w:rPr>
          <w:noProof/>
        </w:rPr>
        <w:t>19.</w:t>
      </w:r>
      <w:r w:rsidRPr="000878CD">
        <w:rPr>
          <w:noProof/>
        </w:rPr>
        <w:tab/>
        <w:t>Supply chain management manual for health managers of neglected tropical diseases. Geneva: World Health Organization, 2015.</w:t>
      </w:r>
    </w:p>
    <w:p w14:paraId="46C0B835" w14:textId="77777777" w:rsidR="0061709D" w:rsidRPr="000878CD" w:rsidRDefault="0061709D" w:rsidP="0061709D">
      <w:pPr>
        <w:pStyle w:val="EndNoteBibliography"/>
        <w:rPr>
          <w:noProof/>
        </w:rPr>
      </w:pPr>
      <w:r w:rsidRPr="000878CD">
        <w:rPr>
          <w:noProof/>
        </w:rPr>
        <w:t>20.</w:t>
      </w:r>
      <w:r w:rsidRPr="000878CD">
        <w:rPr>
          <w:noProof/>
        </w:rPr>
        <w:tab/>
        <w:t>Stephenson K. Uniting to Combat NTDs program tackles infectious diseases with new world record. Geneva: Guinness World Records; 2017.</w:t>
      </w:r>
    </w:p>
    <w:p w14:paraId="6A679395" w14:textId="77777777" w:rsidR="0061709D" w:rsidRPr="000878CD" w:rsidRDefault="0061709D" w:rsidP="0061709D">
      <w:pPr>
        <w:pStyle w:val="EndNoteBibliography"/>
        <w:rPr>
          <w:noProof/>
        </w:rPr>
      </w:pPr>
      <w:r w:rsidRPr="000878CD">
        <w:rPr>
          <w:noProof/>
        </w:rPr>
        <w:t>21.</w:t>
      </w:r>
      <w:r w:rsidRPr="000878CD">
        <w:rPr>
          <w:noProof/>
        </w:rPr>
        <w:tab/>
        <w:t>Ending neglected tropical diseases: A gateway to universal health coverage: Uniting to Combat Neglected Tropical Diseases, 2017.</w:t>
      </w:r>
    </w:p>
    <w:p w14:paraId="22959C2A" w14:textId="77777777" w:rsidR="0061709D" w:rsidRPr="000878CD" w:rsidRDefault="0061709D" w:rsidP="0061709D">
      <w:pPr>
        <w:pStyle w:val="EndNoteBibliography"/>
        <w:rPr>
          <w:noProof/>
        </w:rPr>
      </w:pPr>
      <w:r w:rsidRPr="000878CD">
        <w:rPr>
          <w:noProof/>
        </w:rPr>
        <w:t>22.</w:t>
      </w:r>
      <w:r w:rsidRPr="000878CD">
        <w:rPr>
          <w:noProof/>
        </w:rPr>
        <w:tab/>
        <w:t>Department for International Development. UK to protect 200 million people from tropical diseases. London; 2017.</w:t>
      </w:r>
    </w:p>
    <w:p w14:paraId="6094B359" w14:textId="439F6B1F" w:rsidR="0061709D" w:rsidRPr="000878CD" w:rsidRDefault="0061709D" w:rsidP="0061709D">
      <w:pPr>
        <w:pStyle w:val="EndNoteBibliography"/>
        <w:rPr>
          <w:noProof/>
        </w:rPr>
      </w:pPr>
      <w:r w:rsidRPr="000878CD">
        <w:rPr>
          <w:noProof/>
        </w:rPr>
        <w:t>23.</w:t>
      </w:r>
      <w:r w:rsidRPr="000878CD">
        <w:rPr>
          <w:noProof/>
        </w:rPr>
        <w:tab/>
        <w:t xml:space="preserve">Webster JP, Molyneux DH, Hotez PJ, Fenwick A. The contribution of mass drug administration to global health: past, present and future. </w:t>
      </w:r>
      <w:r w:rsidR="0049053D">
        <w:rPr>
          <w:i/>
          <w:noProof/>
        </w:rPr>
        <w:t>Philos Trans R Soc Lond B Biol Sci.</w:t>
      </w:r>
      <w:r w:rsidRPr="000878CD">
        <w:rPr>
          <w:noProof/>
        </w:rPr>
        <w:t xml:space="preserve"> 2014; </w:t>
      </w:r>
      <w:r w:rsidRPr="000878CD">
        <w:rPr>
          <w:b/>
          <w:noProof/>
        </w:rPr>
        <w:t>369</w:t>
      </w:r>
      <w:r w:rsidR="0049053D">
        <w:rPr>
          <w:noProof/>
        </w:rPr>
        <w:t>: 20130434</w:t>
      </w:r>
      <w:r w:rsidRPr="000878CD">
        <w:rPr>
          <w:noProof/>
        </w:rPr>
        <w:t>.</w:t>
      </w:r>
    </w:p>
    <w:p w14:paraId="43B15119" w14:textId="77777777" w:rsidR="0061709D" w:rsidRPr="000878CD" w:rsidRDefault="0061709D" w:rsidP="0061709D">
      <w:pPr>
        <w:pStyle w:val="EndNoteBibliography"/>
        <w:rPr>
          <w:noProof/>
        </w:rPr>
      </w:pPr>
      <w:r w:rsidRPr="000878CD">
        <w:rPr>
          <w:noProof/>
        </w:rPr>
        <w:t>24.</w:t>
      </w:r>
      <w:r w:rsidRPr="000878CD">
        <w:rPr>
          <w:noProof/>
        </w:rPr>
        <w:tab/>
        <w:t>Keating C. Kenneth Warren and the Great Neglected Diseases of Mankind Programme: Springer International Publishing; 2017.</w:t>
      </w:r>
    </w:p>
    <w:p w14:paraId="0480F7EA" w14:textId="48C2A653" w:rsidR="0061709D" w:rsidRPr="000878CD" w:rsidRDefault="0061709D" w:rsidP="0061709D">
      <w:pPr>
        <w:pStyle w:val="EndNoteBibliography"/>
        <w:rPr>
          <w:noProof/>
        </w:rPr>
      </w:pPr>
      <w:r w:rsidRPr="000878CD">
        <w:rPr>
          <w:noProof/>
        </w:rPr>
        <w:t>25.</w:t>
      </w:r>
      <w:r w:rsidRPr="000878CD">
        <w:rPr>
          <w:noProof/>
        </w:rPr>
        <w:tab/>
        <w:t>Warren K, Bundy D, Anderson R, et al. Helminth infection: public health significance of helminth infection strategies for control of helminth infection chemoprophylaxis as a primary strategy. In: Mosley W, Jamison D, Measham A, Bobadilla J, editors. 1 ed. Washington, DC: World Bank; 1993</w:t>
      </w:r>
      <w:r w:rsidR="0049053D">
        <w:rPr>
          <w:noProof/>
        </w:rPr>
        <w:t>: 131–</w:t>
      </w:r>
      <w:r w:rsidRPr="000878CD">
        <w:rPr>
          <w:noProof/>
        </w:rPr>
        <w:t>60.</w:t>
      </w:r>
    </w:p>
    <w:p w14:paraId="62B37897" w14:textId="73E4F722" w:rsidR="0061709D" w:rsidRPr="000878CD" w:rsidRDefault="0061709D" w:rsidP="0061709D">
      <w:pPr>
        <w:pStyle w:val="EndNoteBibliography"/>
        <w:rPr>
          <w:noProof/>
        </w:rPr>
      </w:pPr>
      <w:r w:rsidRPr="000878CD">
        <w:rPr>
          <w:noProof/>
        </w:rPr>
        <w:t>26.</w:t>
      </w:r>
      <w:r w:rsidRPr="000878CD">
        <w:rPr>
          <w:noProof/>
        </w:rPr>
        <w:tab/>
        <w:t>Molyneux DH. Onchocer</w:t>
      </w:r>
      <w:r w:rsidR="00DF16B8">
        <w:rPr>
          <w:noProof/>
        </w:rPr>
        <w:t>ciasis control in West Africa: c</w:t>
      </w:r>
      <w:r w:rsidRPr="000878CD">
        <w:rPr>
          <w:noProof/>
        </w:rPr>
        <w:t xml:space="preserve">urrent status and future of the onchocerciasis control programme. </w:t>
      </w:r>
      <w:r w:rsidR="00DF16B8">
        <w:rPr>
          <w:i/>
          <w:noProof/>
        </w:rPr>
        <w:t>Parasitol</w:t>
      </w:r>
      <w:r w:rsidRPr="000878CD">
        <w:rPr>
          <w:i/>
          <w:noProof/>
        </w:rPr>
        <w:t xml:space="preserve"> Today</w:t>
      </w:r>
      <w:r w:rsidRPr="000878CD">
        <w:rPr>
          <w:noProof/>
        </w:rPr>
        <w:t xml:space="preserve"> 1995; </w:t>
      </w:r>
      <w:r w:rsidRPr="000878CD">
        <w:rPr>
          <w:b/>
          <w:noProof/>
        </w:rPr>
        <w:t>11</w:t>
      </w:r>
      <w:r w:rsidRPr="000878CD">
        <w:rPr>
          <w:noProof/>
        </w:rPr>
        <w:t>: 39</w:t>
      </w:r>
      <w:r w:rsidR="00DF16B8">
        <w:rPr>
          <w:noProof/>
        </w:rPr>
        <w:t>9–</w:t>
      </w:r>
      <w:r w:rsidRPr="000878CD">
        <w:rPr>
          <w:noProof/>
        </w:rPr>
        <w:t>402.</w:t>
      </w:r>
    </w:p>
    <w:p w14:paraId="1A26159F" w14:textId="7444A669" w:rsidR="0061709D" w:rsidRPr="000878CD" w:rsidRDefault="0061709D" w:rsidP="0061709D">
      <w:pPr>
        <w:pStyle w:val="EndNoteBibliography"/>
        <w:rPr>
          <w:noProof/>
        </w:rPr>
      </w:pPr>
      <w:r w:rsidRPr="000878CD">
        <w:rPr>
          <w:noProof/>
        </w:rPr>
        <w:t>27.</w:t>
      </w:r>
      <w:r w:rsidRPr="000878CD">
        <w:rPr>
          <w:noProof/>
        </w:rPr>
        <w:tab/>
        <w:t>Molyneux D</w:t>
      </w:r>
      <w:r w:rsidR="00DF16B8">
        <w:rPr>
          <w:noProof/>
        </w:rPr>
        <w:t>H, Hotez PJ, Fenwick A. “Rapid-impact interventions”: how a policy of integrated control for Africa's neglected tropical diseases could benefit the p</w:t>
      </w:r>
      <w:r w:rsidRPr="000878CD">
        <w:rPr>
          <w:noProof/>
        </w:rPr>
        <w:t xml:space="preserve">oor. </w:t>
      </w:r>
      <w:r w:rsidR="00DF16B8">
        <w:rPr>
          <w:i/>
          <w:noProof/>
        </w:rPr>
        <w:t>PLo</w:t>
      </w:r>
      <w:r w:rsidRPr="000878CD">
        <w:rPr>
          <w:i/>
          <w:noProof/>
        </w:rPr>
        <w:t>S Med</w:t>
      </w:r>
      <w:r w:rsidR="00DF16B8">
        <w:rPr>
          <w:i/>
          <w:noProof/>
        </w:rPr>
        <w:t>.</w:t>
      </w:r>
      <w:r w:rsidRPr="000878CD">
        <w:rPr>
          <w:noProof/>
        </w:rPr>
        <w:t xml:space="preserve"> 2005; </w:t>
      </w:r>
      <w:r w:rsidRPr="000878CD">
        <w:rPr>
          <w:b/>
          <w:noProof/>
        </w:rPr>
        <w:t>2</w:t>
      </w:r>
      <w:r w:rsidRPr="000878CD">
        <w:rPr>
          <w:noProof/>
        </w:rPr>
        <w:t>: e336.</w:t>
      </w:r>
    </w:p>
    <w:p w14:paraId="4218234B" w14:textId="4950BAEF" w:rsidR="0061709D" w:rsidRPr="000878CD" w:rsidRDefault="0061709D" w:rsidP="0061709D">
      <w:pPr>
        <w:pStyle w:val="EndNoteBibliography"/>
        <w:rPr>
          <w:noProof/>
        </w:rPr>
      </w:pPr>
      <w:r w:rsidRPr="000878CD">
        <w:rPr>
          <w:noProof/>
        </w:rPr>
        <w:t>28.</w:t>
      </w:r>
      <w:r w:rsidRPr="000878CD">
        <w:rPr>
          <w:noProof/>
        </w:rPr>
        <w:tab/>
        <w:t xml:space="preserve">Fenwick A, Webster JP, Bosque-Oliva E, et al. The Schistosomiasis Control Initiative (SCI): rationale, development and implementation from 2002-2008. </w:t>
      </w:r>
      <w:r w:rsidRPr="000878CD">
        <w:rPr>
          <w:i/>
          <w:noProof/>
        </w:rPr>
        <w:t>Parasitology</w:t>
      </w:r>
      <w:r w:rsidRPr="000878CD">
        <w:rPr>
          <w:noProof/>
        </w:rPr>
        <w:t xml:space="preserve"> 2009; </w:t>
      </w:r>
      <w:r w:rsidRPr="000878CD">
        <w:rPr>
          <w:b/>
          <w:noProof/>
        </w:rPr>
        <w:t>136</w:t>
      </w:r>
      <w:r w:rsidR="00DF16B8">
        <w:rPr>
          <w:noProof/>
        </w:rPr>
        <w:t>: 1719–</w:t>
      </w:r>
      <w:r w:rsidRPr="000878CD">
        <w:rPr>
          <w:noProof/>
        </w:rPr>
        <w:t>30.</w:t>
      </w:r>
    </w:p>
    <w:p w14:paraId="330EC65E" w14:textId="67B601BD" w:rsidR="0061709D" w:rsidRPr="000878CD" w:rsidRDefault="0061709D" w:rsidP="0061709D">
      <w:pPr>
        <w:pStyle w:val="EndNoteBibliography"/>
        <w:rPr>
          <w:noProof/>
        </w:rPr>
      </w:pPr>
      <w:r w:rsidRPr="000878CD">
        <w:rPr>
          <w:noProof/>
        </w:rPr>
        <w:t>29.</w:t>
      </w:r>
      <w:r w:rsidRPr="000878CD">
        <w:rPr>
          <w:noProof/>
        </w:rPr>
        <w:tab/>
        <w:t xml:space="preserve">Lin WM, Addiss DG. Sustainable access to deworming drugs in a changing landscape. </w:t>
      </w:r>
      <w:r w:rsidR="004045BB">
        <w:rPr>
          <w:i/>
          <w:noProof/>
        </w:rPr>
        <w:t>Lancet Infect Dis.</w:t>
      </w:r>
      <w:r w:rsidRPr="000878CD">
        <w:rPr>
          <w:noProof/>
        </w:rPr>
        <w:t xml:space="preserve"> 2018;</w:t>
      </w:r>
      <w:r w:rsidR="004045BB">
        <w:rPr>
          <w:b/>
          <w:noProof/>
        </w:rPr>
        <w:t>18</w:t>
      </w:r>
      <w:r w:rsidR="004045BB">
        <w:rPr>
          <w:noProof/>
        </w:rPr>
        <w:t>: PE395–8</w:t>
      </w:r>
      <w:r w:rsidRPr="000878CD">
        <w:rPr>
          <w:noProof/>
        </w:rPr>
        <w:t>.</w:t>
      </w:r>
    </w:p>
    <w:p w14:paraId="58DCE0FC" w14:textId="3B357BE5" w:rsidR="0061709D" w:rsidRPr="000878CD" w:rsidRDefault="0061709D" w:rsidP="0061709D">
      <w:pPr>
        <w:pStyle w:val="EndNoteBibliography"/>
        <w:rPr>
          <w:noProof/>
        </w:rPr>
      </w:pPr>
      <w:r w:rsidRPr="000878CD">
        <w:rPr>
          <w:noProof/>
        </w:rPr>
        <w:t>30.</w:t>
      </w:r>
      <w:r w:rsidRPr="000878CD">
        <w:rPr>
          <w:noProof/>
        </w:rPr>
        <w:tab/>
        <w:t>Ridley DB, Gr</w:t>
      </w:r>
      <w:r w:rsidR="00FF19D5">
        <w:rPr>
          <w:noProof/>
        </w:rPr>
        <w:t>abowski HG, Moe JL. Developing drugs for developing c</w:t>
      </w:r>
      <w:r w:rsidRPr="000878CD">
        <w:rPr>
          <w:noProof/>
        </w:rPr>
        <w:t xml:space="preserve">ountries. </w:t>
      </w:r>
      <w:r w:rsidR="00FF19D5">
        <w:rPr>
          <w:i/>
          <w:noProof/>
        </w:rPr>
        <w:t>Health Aff.</w:t>
      </w:r>
      <w:r w:rsidRPr="000878CD">
        <w:rPr>
          <w:noProof/>
        </w:rPr>
        <w:t xml:space="preserve"> 2006; </w:t>
      </w:r>
      <w:r w:rsidRPr="000878CD">
        <w:rPr>
          <w:b/>
          <w:noProof/>
        </w:rPr>
        <w:t>25</w:t>
      </w:r>
      <w:r w:rsidR="00FF19D5">
        <w:rPr>
          <w:noProof/>
        </w:rPr>
        <w:t>: 313–</w:t>
      </w:r>
      <w:r w:rsidRPr="000878CD">
        <w:rPr>
          <w:noProof/>
        </w:rPr>
        <w:t>24.</w:t>
      </w:r>
    </w:p>
    <w:p w14:paraId="2CAFFF69" w14:textId="3DD6460E" w:rsidR="0061709D" w:rsidRPr="000878CD" w:rsidRDefault="00FF19D5" w:rsidP="0061709D">
      <w:pPr>
        <w:pStyle w:val="EndNoteBibliography"/>
        <w:rPr>
          <w:noProof/>
        </w:rPr>
      </w:pPr>
      <w:r>
        <w:rPr>
          <w:noProof/>
        </w:rPr>
        <w:t>31.</w:t>
      </w:r>
      <w:r>
        <w:rPr>
          <w:noProof/>
        </w:rPr>
        <w:tab/>
        <w:t>Hollingsworth TD. Counting d</w:t>
      </w:r>
      <w:r w:rsidR="0061709D" w:rsidRPr="000878CD">
        <w:rPr>
          <w:noProof/>
        </w:rPr>
        <w:t xml:space="preserve">own the 2020 Goals for </w:t>
      </w:r>
      <w:r w:rsidR="00FE2115">
        <w:rPr>
          <w:noProof/>
        </w:rPr>
        <w:t>9 Neglected Tropical Diseases: what have we l</w:t>
      </w:r>
      <w:r w:rsidR="0061709D" w:rsidRPr="000878CD">
        <w:rPr>
          <w:noProof/>
        </w:rPr>
        <w:t>earned</w:t>
      </w:r>
      <w:r w:rsidR="00FE2115">
        <w:rPr>
          <w:noProof/>
        </w:rPr>
        <w:t xml:space="preserve"> from quantitative analysis and transmission m</w:t>
      </w:r>
      <w:r w:rsidR="0061709D" w:rsidRPr="000878CD">
        <w:rPr>
          <w:noProof/>
        </w:rPr>
        <w:t xml:space="preserve">odeling? </w:t>
      </w:r>
      <w:r w:rsidR="00FE2115">
        <w:rPr>
          <w:i/>
          <w:noProof/>
        </w:rPr>
        <w:t>Clin Infect Dis.</w:t>
      </w:r>
      <w:r w:rsidR="0061709D" w:rsidRPr="000878CD">
        <w:rPr>
          <w:noProof/>
        </w:rPr>
        <w:t xml:space="preserve"> 2018; </w:t>
      </w:r>
      <w:r w:rsidR="0061709D" w:rsidRPr="000878CD">
        <w:rPr>
          <w:b/>
          <w:noProof/>
        </w:rPr>
        <w:t>66</w:t>
      </w:r>
      <w:r w:rsidR="00FE2115">
        <w:rPr>
          <w:noProof/>
        </w:rPr>
        <w:t>: S237–</w:t>
      </w:r>
      <w:r w:rsidR="0061709D" w:rsidRPr="000878CD">
        <w:rPr>
          <w:noProof/>
        </w:rPr>
        <w:t>44.</w:t>
      </w:r>
    </w:p>
    <w:p w14:paraId="76E62D24" w14:textId="77777777" w:rsidR="0061709D" w:rsidRPr="000878CD" w:rsidRDefault="0061709D" w:rsidP="0061709D">
      <w:pPr>
        <w:pStyle w:val="EndNoteBibliography"/>
        <w:rPr>
          <w:noProof/>
        </w:rPr>
      </w:pPr>
      <w:r w:rsidRPr="000878CD">
        <w:rPr>
          <w:noProof/>
        </w:rPr>
        <w:t>32.</w:t>
      </w:r>
      <w:r w:rsidRPr="000878CD">
        <w:rPr>
          <w:noProof/>
        </w:rPr>
        <w:tab/>
        <w:t>World Health Organization. Monitoring drug coverage for preventive chemotherapy. Geneva: WHO, 2010.</w:t>
      </w:r>
    </w:p>
    <w:p w14:paraId="775EC1A6" w14:textId="332B9A03" w:rsidR="0061709D" w:rsidRPr="000878CD" w:rsidRDefault="0061709D" w:rsidP="0061709D">
      <w:pPr>
        <w:pStyle w:val="EndNoteBibliography"/>
        <w:rPr>
          <w:noProof/>
        </w:rPr>
      </w:pPr>
      <w:r w:rsidRPr="000878CD">
        <w:rPr>
          <w:noProof/>
        </w:rPr>
        <w:t>33.</w:t>
      </w:r>
      <w:r w:rsidRPr="000878CD">
        <w:rPr>
          <w:noProof/>
        </w:rPr>
        <w:tab/>
        <w:t xml:space="preserve">Cromwell EA, Ngondi J, McFarland D, King JD, Emerson PM. Methods for estimating population coverage of mass distribution programmes: a review of practices in relation to trachoma control. </w:t>
      </w:r>
      <w:r w:rsidR="0066289C">
        <w:rPr>
          <w:i/>
          <w:noProof/>
        </w:rPr>
        <w:t xml:space="preserve">Trans R Soc Trop Med Hyg. </w:t>
      </w:r>
      <w:r w:rsidRPr="000878CD">
        <w:rPr>
          <w:noProof/>
        </w:rPr>
        <w:t xml:space="preserve">2012; </w:t>
      </w:r>
      <w:r w:rsidRPr="000878CD">
        <w:rPr>
          <w:b/>
          <w:noProof/>
        </w:rPr>
        <w:t>106</w:t>
      </w:r>
      <w:r w:rsidR="0066289C">
        <w:rPr>
          <w:noProof/>
        </w:rPr>
        <w:t>: 588–</w:t>
      </w:r>
      <w:r w:rsidRPr="000878CD">
        <w:rPr>
          <w:noProof/>
        </w:rPr>
        <w:t>95.</w:t>
      </w:r>
    </w:p>
    <w:p w14:paraId="0937FC03" w14:textId="4E42DB18" w:rsidR="0061709D" w:rsidRPr="000878CD" w:rsidRDefault="0061709D" w:rsidP="0061709D">
      <w:pPr>
        <w:pStyle w:val="EndNoteBibliography"/>
        <w:rPr>
          <w:noProof/>
        </w:rPr>
      </w:pPr>
      <w:r w:rsidRPr="000878CD">
        <w:rPr>
          <w:noProof/>
        </w:rPr>
        <w:t>34.</w:t>
      </w:r>
      <w:r w:rsidRPr="000878CD">
        <w:rPr>
          <w:noProof/>
        </w:rPr>
        <w:tab/>
        <w:t xml:space="preserve">Shuford KV, Turner HC, Anderson RM. Compliance with anthelmintic treatment in the neglected tropical diseases control programmes: a systematic review. </w:t>
      </w:r>
      <w:r w:rsidR="0074770B">
        <w:rPr>
          <w:i/>
          <w:noProof/>
        </w:rPr>
        <w:t>Parasit</w:t>
      </w:r>
      <w:r w:rsidRPr="000878CD">
        <w:rPr>
          <w:i/>
          <w:noProof/>
        </w:rPr>
        <w:t xml:space="preserve"> Vectors</w:t>
      </w:r>
      <w:r w:rsidRPr="000878CD">
        <w:rPr>
          <w:noProof/>
        </w:rPr>
        <w:t xml:space="preserve"> 2016; </w:t>
      </w:r>
      <w:r w:rsidRPr="000878CD">
        <w:rPr>
          <w:b/>
          <w:noProof/>
        </w:rPr>
        <w:t>9</w:t>
      </w:r>
      <w:r w:rsidRPr="000878CD">
        <w:rPr>
          <w:noProof/>
        </w:rPr>
        <w:t>: 29.</w:t>
      </w:r>
    </w:p>
    <w:p w14:paraId="43CBB88F" w14:textId="217F90E5" w:rsidR="0061709D" w:rsidRPr="000878CD" w:rsidRDefault="0061709D" w:rsidP="0061709D">
      <w:pPr>
        <w:pStyle w:val="EndNoteBibliography"/>
        <w:rPr>
          <w:noProof/>
        </w:rPr>
      </w:pPr>
      <w:r w:rsidRPr="000878CD">
        <w:rPr>
          <w:noProof/>
        </w:rPr>
        <w:t>35.</w:t>
      </w:r>
      <w:r w:rsidRPr="000878CD">
        <w:rPr>
          <w:noProof/>
        </w:rPr>
        <w:tab/>
        <w:t xml:space="preserve">Cohen JP, Silva L, Cohen A, </w:t>
      </w:r>
      <w:r w:rsidR="0074770B">
        <w:rPr>
          <w:noProof/>
        </w:rPr>
        <w:t>Awatin J, Sturgeon R. Progress report on n</w:t>
      </w:r>
      <w:r w:rsidRPr="000878CD">
        <w:rPr>
          <w:noProof/>
        </w:rPr>
        <w:t>egle</w:t>
      </w:r>
      <w:r w:rsidR="0074770B">
        <w:rPr>
          <w:noProof/>
        </w:rPr>
        <w:t>cted tropical disease drug donation p</w:t>
      </w:r>
      <w:r w:rsidRPr="000878CD">
        <w:rPr>
          <w:noProof/>
        </w:rPr>
        <w:t xml:space="preserve">rograms. </w:t>
      </w:r>
      <w:r w:rsidR="0074770B">
        <w:rPr>
          <w:i/>
          <w:noProof/>
        </w:rPr>
        <w:t>Clin Ther.</w:t>
      </w:r>
      <w:r w:rsidRPr="000878CD">
        <w:rPr>
          <w:noProof/>
        </w:rPr>
        <w:t xml:space="preserve"> 2016; </w:t>
      </w:r>
      <w:r w:rsidRPr="000878CD">
        <w:rPr>
          <w:b/>
          <w:noProof/>
        </w:rPr>
        <w:t>38</w:t>
      </w:r>
      <w:r w:rsidR="0074770B">
        <w:rPr>
          <w:noProof/>
        </w:rPr>
        <w:t>: 1193–</w:t>
      </w:r>
      <w:r w:rsidRPr="000878CD">
        <w:rPr>
          <w:noProof/>
        </w:rPr>
        <w:t>204.</w:t>
      </w:r>
    </w:p>
    <w:p w14:paraId="79742C00" w14:textId="29D11A97" w:rsidR="0061709D" w:rsidRPr="000878CD" w:rsidRDefault="0061709D" w:rsidP="0061709D">
      <w:pPr>
        <w:pStyle w:val="EndNoteBibliography"/>
        <w:rPr>
          <w:noProof/>
        </w:rPr>
      </w:pPr>
      <w:r w:rsidRPr="000878CD">
        <w:rPr>
          <w:noProof/>
        </w:rPr>
        <w:t>36.</w:t>
      </w:r>
      <w:r w:rsidRPr="000878CD">
        <w:rPr>
          <w:noProof/>
        </w:rPr>
        <w:tab/>
        <w:t xml:space="preserve">Zwarenstein M, Schoeman JH, Vundule C, Lombard CJ, Tatley M. Randomised controlled trial of self-supervised and directly observed treatment of tuberculosis. </w:t>
      </w:r>
      <w:r w:rsidRPr="000878CD">
        <w:rPr>
          <w:i/>
          <w:noProof/>
        </w:rPr>
        <w:t>Lancet</w:t>
      </w:r>
      <w:r w:rsidRPr="000878CD">
        <w:rPr>
          <w:noProof/>
        </w:rPr>
        <w:t xml:space="preserve"> 1998; </w:t>
      </w:r>
      <w:r w:rsidRPr="000878CD">
        <w:rPr>
          <w:b/>
          <w:noProof/>
        </w:rPr>
        <w:t>352</w:t>
      </w:r>
      <w:r w:rsidR="0074770B">
        <w:rPr>
          <w:noProof/>
        </w:rPr>
        <w:t>: 1340–</w:t>
      </w:r>
      <w:r w:rsidRPr="000878CD">
        <w:rPr>
          <w:noProof/>
        </w:rPr>
        <w:t>3.</w:t>
      </w:r>
    </w:p>
    <w:p w14:paraId="78C8E4F9" w14:textId="0B56056A" w:rsidR="0061709D" w:rsidRPr="000878CD" w:rsidRDefault="0061709D" w:rsidP="0061709D">
      <w:pPr>
        <w:pStyle w:val="EndNoteBibliography"/>
        <w:rPr>
          <w:noProof/>
        </w:rPr>
      </w:pPr>
      <w:r w:rsidRPr="000878CD">
        <w:rPr>
          <w:noProof/>
        </w:rPr>
        <w:lastRenderedPageBreak/>
        <w:t>37.</w:t>
      </w:r>
      <w:r w:rsidRPr="000878CD">
        <w:rPr>
          <w:noProof/>
        </w:rPr>
        <w:tab/>
        <w:t>Krentel A, Fi</w:t>
      </w:r>
      <w:r w:rsidR="00457D24">
        <w:rPr>
          <w:noProof/>
        </w:rPr>
        <w:t>scher PU, Weil GJ. A Review of factors fhat influence individual compliance with mass drug administration for elimination of lymphatic f</w:t>
      </w:r>
      <w:r w:rsidRPr="000878CD">
        <w:rPr>
          <w:noProof/>
        </w:rPr>
        <w:t xml:space="preserve">ilariasis. </w:t>
      </w:r>
      <w:r w:rsidRPr="000878CD">
        <w:rPr>
          <w:i/>
          <w:noProof/>
        </w:rPr>
        <w:t>PLoS Negl Trop Dis</w:t>
      </w:r>
      <w:r w:rsidR="00457D24">
        <w:rPr>
          <w:i/>
          <w:noProof/>
        </w:rPr>
        <w:t>.</w:t>
      </w:r>
      <w:r w:rsidRPr="000878CD">
        <w:rPr>
          <w:noProof/>
        </w:rPr>
        <w:t xml:space="preserve"> 2013; </w:t>
      </w:r>
      <w:r w:rsidRPr="000878CD">
        <w:rPr>
          <w:b/>
          <w:noProof/>
        </w:rPr>
        <w:t>7</w:t>
      </w:r>
      <w:r w:rsidRPr="000878CD">
        <w:rPr>
          <w:noProof/>
        </w:rPr>
        <w:t>: e2447.</w:t>
      </w:r>
    </w:p>
    <w:p w14:paraId="4E0510BA" w14:textId="6713C654" w:rsidR="0061709D" w:rsidRPr="000878CD" w:rsidRDefault="0061709D" w:rsidP="0061709D">
      <w:pPr>
        <w:pStyle w:val="EndNoteBibliography"/>
        <w:rPr>
          <w:noProof/>
        </w:rPr>
      </w:pPr>
      <w:r w:rsidRPr="000878CD">
        <w:rPr>
          <w:noProof/>
        </w:rPr>
        <w:t>38.</w:t>
      </w:r>
      <w:r w:rsidRPr="000878CD">
        <w:rPr>
          <w:noProof/>
        </w:rPr>
        <w:tab/>
        <w:t>Krentel A, Gyapong M, Ogundahunsi O, Amuyunzu-Nyamongo M, McFarland DA. E</w:t>
      </w:r>
      <w:r w:rsidR="00457D24">
        <w:rPr>
          <w:noProof/>
        </w:rPr>
        <w:t>nsuring no one is left behind: u</w:t>
      </w:r>
      <w:r w:rsidRPr="000878CD">
        <w:rPr>
          <w:noProof/>
        </w:rPr>
        <w:t xml:space="preserve">rgent action required to address implementation challenges for NTD control and elimination. </w:t>
      </w:r>
      <w:r w:rsidR="00457D24" w:rsidRPr="000878CD">
        <w:rPr>
          <w:i/>
          <w:noProof/>
        </w:rPr>
        <w:t>PLoS Negl Trop Dis</w:t>
      </w:r>
      <w:r w:rsidR="00457D24">
        <w:rPr>
          <w:i/>
          <w:noProof/>
        </w:rPr>
        <w:t>.</w:t>
      </w:r>
      <w:r w:rsidR="00457D24" w:rsidRPr="000878CD">
        <w:rPr>
          <w:noProof/>
        </w:rPr>
        <w:t xml:space="preserve"> </w:t>
      </w:r>
      <w:r w:rsidRPr="000878CD">
        <w:rPr>
          <w:noProof/>
        </w:rPr>
        <w:t xml:space="preserve">2018; </w:t>
      </w:r>
      <w:r w:rsidRPr="000878CD">
        <w:rPr>
          <w:b/>
          <w:noProof/>
        </w:rPr>
        <w:t>12</w:t>
      </w:r>
      <w:r w:rsidRPr="000878CD">
        <w:rPr>
          <w:noProof/>
        </w:rPr>
        <w:t>: e0006426.</w:t>
      </w:r>
    </w:p>
    <w:p w14:paraId="335F9B8B" w14:textId="1BB5B1BD" w:rsidR="0061709D" w:rsidRPr="000878CD" w:rsidRDefault="0061709D" w:rsidP="0061709D">
      <w:pPr>
        <w:pStyle w:val="EndNoteBibliography"/>
        <w:rPr>
          <w:noProof/>
        </w:rPr>
      </w:pPr>
      <w:r w:rsidRPr="000878CD">
        <w:rPr>
          <w:noProof/>
        </w:rPr>
        <w:t>39.</w:t>
      </w:r>
      <w:r w:rsidRPr="000878CD">
        <w:rPr>
          <w:noProof/>
        </w:rPr>
        <w:tab/>
        <w:t xml:space="preserve">Kappagoda S, Ioannidis JPA. Prevention and control of neglected tropical diseases: overview of randomized trials, systematic reviews and meta-analyses. </w:t>
      </w:r>
      <w:r w:rsidR="00457D24">
        <w:rPr>
          <w:i/>
          <w:noProof/>
        </w:rPr>
        <w:t xml:space="preserve">Bull World Health Organ. </w:t>
      </w:r>
      <w:r w:rsidRPr="000878CD">
        <w:rPr>
          <w:noProof/>
        </w:rPr>
        <w:t xml:space="preserve">2014; </w:t>
      </w:r>
      <w:r w:rsidRPr="000878CD">
        <w:rPr>
          <w:b/>
          <w:noProof/>
        </w:rPr>
        <w:t>92</w:t>
      </w:r>
      <w:r w:rsidRPr="000878CD">
        <w:rPr>
          <w:noProof/>
        </w:rPr>
        <w:t>: 356-66C.</w:t>
      </w:r>
    </w:p>
    <w:p w14:paraId="75DEF384" w14:textId="77777777" w:rsidR="0061709D" w:rsidRPr="000878CD" w:rsidRDefault="0061709D" w:rsidP="0061709D">
      <w:pPr>
        <w:pStyle w:val="EndNoteBibliography"/>
        <w:rPr>
          <w:noProof/>
        </w:rPr>
      </w:pPr>
      <w:r w:rsidRPr="000878CD">
        <w:rPr>
          <w:noProof/>
        </w:rPr>
        <w:t>40.</w:t>
      </w:r>
      <w:r w:rsidRPr="000878CD">
        <w:rPr>
          <w:noProof/>
        </w:rPr>
        <w:tab/>
        <w:t>Neglected tropical diseases: PCT databank. Geneva: World Health Organization.</w:t>
      </w:r>
    </w:p>
    <w:p w14:paraId="05310EDC" w14:textId="24E2FC19" w:rsidR="0061709D" w:rsidRPr="000878CD" w:rsidRDefault="0061709D" w:rsidP="0061709D">
      <w:pPr>
        <w:pStyle w:val="EndNoteBibliography"/>
        <w:rPr>
          <w:noProof/>
        </w:rPr>
      </w:pPr>
      <w:r w:rsidRPr="000878CD">
        <w:rPr>
          <w:noProof/>
        </w:rPr>
        <w:t>41.</w:t>
      </w:r>
      <w:r w:rsidRPr="000878CD">
        <w:rPr>
          <w:noProof/>
        </w:rPr>
        <w:tab/>
        <w:t>Chowdhury D, Krotki K,</w:t>
      </w:r>
      <w:r w:rsidR="00457D24">
        <w:rPr>
          <w:noProof/>
        </w:rPr>
        <w:t xml:space="preserve"> Courtney LP, et al. Effective sampling methodology for program evaluation in developing countries. </w:t>
      </w:r>
      <w:r w:rsidR="003C0FAC">
        <w:rPr>
          <w:i/>
          <w:noProof/>
        </w:rPr>
        <w:t>Proc Am Stat Assoc.</w:t>
      </w:r>
      <w:r w:rsidR="003C0FAC">
        <w:rPr>
          <w:noProof/>
        </w:rPr>
        <w:t xml:space="preserve"> 2010; 4584–</w:t>
      </w:r>
      <w:r w:rsidRPr="000878CD">
        <w:rPr>
          <w:noProof/>
        </w:rPr>
        <w:t>92.</w:t>
      </w:r>
    </w:p>
    <w:p w14:paraId="4613C3CC" w14:textId="77777777" w:rsidR="0061709D" w:rsidRPr="000878CD" w:rsidRDefault="0061709D" w:rsidP="0061709D">
      <w:pPr>
        <w:pStyle w:val="EndNoteBibliography"/>
        <w:rPr>
          <w:noProof/>
        </w:rPr>
      </w:pPr>
      <w:r w:rsidRPr="000878CD">
        <w:rPr>
          <w:noProof/>
        </w:rPr>
        <w:t>42.</w:t>
      </w:r>
      <w:r w:rsidRPr="000878CD">
        <w:rPr>
          <w:noProof/>
        </w:rPr>
        <w:tab/>
        <w:t>Framework for the establishment of the Expanded Special Project for Elimination of Neglected Tropical Diseases. Geneva: World Health Organization: Regional Office for Africa NTD Programme, 2015.</w:t>
      </w:r>
    </w:p>
    <w:p w14:paraId="7F4B3396" w14:textId="02D175CA" w:rsidR="0061709D" w:rsidRPr="000878CD" w:rsidRDefault="0061709D" w:rsidP="0061709D">
      <w:pPr>
        <w:pStyle w:val="EndNoteBibliography"/>
        <w:rPr>
          <w:noProof/>
        </w:rPr>
      </w:pPr>
      <w:r w:rsidRPr="000878CD">
        <w:rPr>
          <w:noProof/>
        </w:rPr>
        <w:t>43.</w:t>
      </w:r>
      <w:r w:rsidRPr="000878CD">
        <w:rPr>
          <w:noProof/>
        </w:rPr>
        <w:tab/>
        <w:t xml:space="preserve">Turner H, Truscott J, Hollingsworth TD, Bettis A, Brooker S, Anderson R. Cost and cost-effectiveness of soil-transmitted helminth treatment programmes: systematic review and research needs. </w:t>
      </w:r>
      <w:r w:rsidR="00C914F5">
        <w:rPr>
          <w:i/>
          <w:noProof/>
        </w:rPr>
        <w:t>Parasit</w:t>
      </w:r>
      <w:r w:rsidRPr="000878CD">
        <w:rPr>
          <w:i/>
          <w:noProof/>
        </w:rPr>
        <w:t xml:space="preserve"> Vectors</w:t>
      </w:r>
      <w:r w:rsidRPr="000878CD">
        <w:rPr>
          <w:noProof/>
        </w:rPr>
        <w:t xml:space="preserve"> 2015; </w:t>
      </w:r>
      <w:r w:rsidRPr="000878CD">
        <w:rPr>
          <w:b/>
          <w:noProof/>
        </w:rPr>
        <w:t>8</w:t>
      </w:r>
      <w:r w:rsidR="00C914F5">
        <w:rPr>
          <w:noProof/>
        </w:rPr>
        <w:t>: 1–</w:t>
      </w:r>
      <w:r w:rsidRPr="000878CD">
        <w:rPr>
          <w:noProof/>
        </w:rPr>
        <w:t>23.</w:t>
      </w:r>
    </w:p>
    <w:p w14:paraId="0306F077" w14:textId="189C2B43" w:rsidR="0061709D" w:rsidRPr="000878CD" w:rsidRDefault="0061709D" w:rsidP="0061709D">
      <w:pPr>
        <w:pStyle w:val="EndNoteBibliography"/>
        <w:rPr>
          <w:noProof/>
        </w:rPr>
      </w:pPr>
      <w:r w:rsidRPr="000878CD">
        <w:rPr>
          <w:noProof/>
        </w:rPr>
        <w:t>44.</w:t>
      </w:r>
      <w:r w:rsidRPr="000878CD">
        <w:rPr>
          <w:noProof/>
        </w:rPr>
        <w:tab/>
        <w:t xml:space="preserve">Turner HC, Truscott JE, Bettis AA, et al. An economic evaluation of expanding hookworm control strategies to target the whole community. </w:t>
      </w:r>
      <w:r w:rsidR="005A5DA3">
        <w:rPr>
          <w:i/>
          <w:noProof/>
        </w:rPr>
        <w:t>Parasit</w:t>
      </w:r>
      <w:r w:rsidRPr="000878CD">
        <w:rPr>
          <w:i/>
          <w:noProof/>
        </w:rPr>
        <w:t xml:space="preserve"> Vectors</w:t>
      </w:r>
      <w:r w:rsidRPr="000878CD">
        <w:rPr>
          <w:noProof/>
        </w:rPr>
        <w:t xml:space="preserve"> 2015; </w:t>
      </w:r>
      <w:r w:rsidRPr="000878CD">
        <w:rPr>
          <w:b/>
          <w:noProof/>
        </w:rPr>
        <w:t>8</w:t>
      </w:r>
      <w:r w:rsidRPr="000878CD">
        <w:rPr>
          <w:noProof/>
        </w:rPr>
        <w:t>: 570.</w:t>
      </w:r>
    </w:p>
    <w:p w14:paraId="3C43B928" w14:textId="2120FCB5" w:rsidR="0061709D" w:rsidRPr="000878CD" w:rsidRDefault="0061709D" w:rsidP="0061709D">
      <w:pPr>
        <w:pStyle w:val="EndNoteBibliography"/>
        <w:rPr>
          <w:noProof/>
        </w:rPr>
      </w:pPr>
      <w:r w:rsidRPr="000878CD">
        <w:rPr>
          <w:noProof/>
        </w:rPr>
        <w:t>45.</w:t>
      </w:r>
      <w:r w:rsidRPr="000878CD">
        <w:rPr>
          <w:noProof/>
        </w:rPr>
        <w:tab/>
        <w:t>Hotez PJ. NT</w:t>
      </w:r>
      <w:r w:rsidR="005A5DA3">
        <w:rPr>
          <w:noProof/>
        </w:rPr>
        <w:t>Ds V.2.0: “Blue Marble Health”—neglected tropical disease control and elimination in a shifting health policy l</w:t>
      </w:r>
      <w:r w:rsidRPr="000878CD">
        <w:rPr>
          <w:noProof/>
        </w:rPr>
        <w:t xml:space="preserve">andscape. </w:t>
      </w:r>
      <w:r w:rsidR="005A5DA3" w:rsidRPr="000878CD">
        <w:rPr>
          <w:i/>
          <w:noProof/>
        </w:rPr>
        <w:t>PLoS Negl Trop Dis</w:t>
      </w:r>
      <w:r w:rsidR="005A5DA3">
        <w:rPr>
          <w:noProof/>
        </w:rPr>
        <w:t xml:space="preserve">. </w:t>
      </w:r>
      <w:r w:rsidRPr="000878CD">
        <w:rPr>
          <w:noProof/>
        </w:rPr>
        <w:t xml:space="preserve">2013; </w:t>
      </w:r>
      <w:r w:rsidRPr="000878CD">
        <w:rPr>
          <w:b/>
          <w:noProof/>
        </w:rPr>
        <w:t>7</w:t>
      </w:r>
      <w:r w:rsidRPr="000878CD">
        <w:rPr>
          <w:noProof/>
        </w:rPr>
        <w:t>: e2570.</w:t>
      </w:r>
    </w:p>
    <w:p w14:paraId="0D2308A8" w14:textId="718F7D95" w:rsidR="0061709D" w:rsidRPr="000878CD" w:rsidRDefault="0061709D" w:rsidP="0061709D">
      <w:pPr>
        <w:pStyle w:val="EndNoteBibliography"/>
        <w:rPr>
          <w:noProof/>
        </w:rPr>
      </w:pPr>
      <w:r w:rsidRPr="000878CD">
        <w:rPr>
          <w:noProof/>
        </w:rPr>
        <w:t>46.</w:t>
      </w:r>
      <w:r w:rsidRPr="000878CD">
        <w:rPr>
          <w:noProof/>
        </w:rPr>
        <w:tab/>
        <w:t>Savioli L, Albonico M, Daumerie D,</w:t>
      </w:r>
      <w:r w:rsidR="005A5DA3">
        <w:rPr>
          <w:noProof/>
        </w:rPr>
        <w:t xml:space="preserve"> et al. Review of the 2017 WHO g</w:t>
      </w:r>
      <w:r w:rsidR="000A3306">
        <w:rPr>
          <w:noProof/>
        </w:rPr>
        <w:t>uideline: p</w:t>
      </w:r>
      <w:r w:rsidRPr="000878CD">
        <w:rPr>
          <w:noProof/>
        </w:rPr>
        <w:t xml:space="preserve">reventive chemotherapy to control soil-transmitted helminth infections in at-risk population groups. An opportunity lost in translation. </w:t>
      </w:r>
      <w:r w:rsidR="005A5DA3" w:rsidRPr="000878CD">
        <w:rPr>
          <w:i/>
          <w:noProof/>
        </w:rPr>
        <w:t>PLoS Negl Trop Dis</w:t>
      </w:r>
      <w:r w:rsidR="005A5DA3">
        <w:rPr>
          <w:noProof/>
        </w:rPr>
        <w:t xml:space="preserve">. </w:t>
      </w:r>
      <w:r w:rsidRPr="000878CD">
        <w:rPr>
          <w:noProof/>
        </w:rPr>
        <w:t xml:space="preserve">2018; </w:t>
      </w:r>
      <w:r w:rsidRPr="000878CD">
        <w:rPr>
          <w:b/>
          <w:noProof/>
        </w:rPr>
        <w:t>12</w:t>
      </w:r>
      <w:r w:rsidRPr="000878CD">
        <w:rPr>
          <w:noProof/>
        </w:rPr>
        <w:t>: e0006296.</w:t>
      </w:r>
    </w:p>
    <w:p w14:paraId="140FC656" w14:textId="77777777" w:rsidR="0061709D" w:rsidRPr="000878CD" w:rsidRDefault="0061709D" w:rsidP="0061709D">
      <w:pPr>
        <w:pStyle w:val="EndNoteBibliography"/>
        <w:rPr>
          <w:noProof/>
        </w:rPr>
      </w:pPr>
      <w:r w:rsidRPr="000878CD">
        <w:rPr>
          <w:noProof/>
        </w:rPr>
        <w:t>47.</w:t>
      </w:r>
      <w:r w:rsidRPr="000878CD">
        <w:rPr>
          <w:noProof/>
        </w:rPr>
        <w:tab/>
        <w:t>World Health Organization. Integrating neglected tropical diseases into global health and development. Geneva: World Health Organization, 2017.</w:t>
      </w:r>
    </w:p>
    <w:p w14:paraId="3C3898A6" w14:textId="098695E5" w:rsidR="0061709D" w:rsidRPr="000878CD" w:rsidRDefault="0061709D" w:rsidP="0061709D">
      <w:pPr>
        <w:pStyle w:val="EndNoteBibliography"/>
        <w:rPr>
          <w:noProof/>
        </w:rPr>
      </w:pPr>
      <w:r w:rsidRPr="000878CD">
        <w:rPr>
          <w:noProof/>
        </w:rPr>
        <w:t>48.</w:t>
      </w:r>
      <w:r w:rsidRPr="000878CD">
        <w:rPr>
          <w:noProof/>
        </w:rPr>
        <w:tab/>
        <w:t>Tchuem Tchuenté L-A, Stothard JR, Rollinson D, Reinhar</w:t>
      </w:r>
      <w:r w:rsidR="00285F3A">
        <w:rPr>
          <w:noProof/>
        </w:rPr>
        <w:t>d-Rupp J. Precision mapping: a</w:t>
      </w:r>
      <w:r w:rsidRPr="000878CD">
        <w:rPr>
          <w:noProof/>
        </w:rPr>
        <w:t xml:space="preserve">n innovative tool and way forward to shrink the map, better target interventions, and accelerate toward the elimination of schistosomiasis. </w:t>
      </w:r>
      <w:r w:rsidR="00285F3A" w:rsidRPr="000878CD">
        <w:rPr>
          <w:i/>
          <w:noProof/>
        </w:rPr>
        <w:t>PLoS Negl Trop Dis</w:t>
      </w:r>
      <w:r w:rsidR="00285F3A">
        <w:rPr>
          <w:noProof/>
        </w:rPr>
        <w:t xml:space="preserve">. </w:t>
      </w:r>
      <w:r w:rsidRPr="000878CD">
        <w:rPr>
          <w:noProof/>
        </w:rPr>
        <w:t xml:space="preserve">2018; </w:t>
      </w:r>
      <w:r w:rsidRPr="000878CD">
        <w:rPr>
          <w:b/>
          <w:noProof/>
        </w:rPr>
        <w:t>12</w:t>
      </w:r>
      <w:r w:rsidRPr="000878CD">
        <w:rPr>
          <w:noProof/>
        </w:rPr>
        <w:t>: e0006563.</w:t>
      </w:r>
    </w:p>
    <w:p w14:paraId="6244F61D" w14:textId="126A299D" w:rsidR="0061709D" w:rsidRPr="000878CD" w:rsidRDefault="0061709D" w:rsidP="0061709D">
      <w:pPr>
        <w:pStyle w:val="EndNoteBibliography"/>
        <w:rPr>
          <w:noProof/>
        </w:rPr>
      </w:pPr>
      <w:r w:rsidRPr="000878CD">
        <w:rPr>
          <w:noProof/>
        </w:rPr>
        <w:t>49.</w:t>
      </w:r>
      <w:r w:rsidRPr="000878CD">
        <w:rPr>
          <w:noProof/>
        </w:rPr>
        <w:tab/>
        <w:t>Sansom C. Neglected tropical dis</w:t>
      </w:r>
      <w:r w:rsidR="00285F3A">
        <w:rPr>
          <w:noProof/>
        </w:rPr>
        <w:t>eases: securing sustainability.</w:t>
      </w:r>
      <w:r w:rsidR="00285F3A">
        <w:rPr>
          <w:i/>
          <w:noProof/>
        </w:rPr>
        <w:t xml:space="preserve"> Lancet Infect Dis.</w:t>
      </w:r>
      <w:r w:rsidRPr="000878CD">
        <w:rPr>
          <w:noProof/>
        </w:rPr>
        <w:t xml:space="preserve"> 2018; </w:t>
      </w:r>
      <w:r w:rsidRPr="000878CD">
        <w:rPr>
          <w:b/>
          <w:noProof/>
        </w:rPr>
        <w:t>18</w:t>
      </w:r>
      <w:r w:rsidR="00285F3A">
        <w:rPr>
          <w:noProof/>
        </w:rPr>
        <w:t>: 502–</w:t>
      </w:r>
      <w:r w:rsidRPr="000878CD">
        <w:rPr>
          <w:noProof/>
        </w:rPr>
        <w:t>3.</w:t>
      </w:r>
    </w:p>
    <w:p w14:paraId="0AA2A043" w14:textId="5FA63B83" w:rsidR="0061709D" w:rsidRPr="000878CD" w:rsidRDefault="0061709D" w:rsidP="0061709D">
      <w:pPr>
        <w:pStyle w:val="EndNoteBibliography"/>
        <w:rPr>
          <w:noProof/>
        </w:rPr>
      </w:pPr>
      <w:r w:rsidRPr="000878CD">
        <w:rPr>
          <w:noProof/>
        </w:rPr>
        <w:t>50.</w:t>
      </w:r>
      <w:r w:rsidRPr="000878CD">
        <w:rPr>
          <w:noProof/>
        </w:rPr>
        <w:tab/>
        <w:t xml:space="preserve">Anderson R, Farrell S, Turner H, Walson J, Donnelly CA, Truscott J. Assessing the interruption of the transmission of human helminths with mass drug administration alone: optimizing the design of cluster randomized trials. </w:t>
      </w:r>
      <w:r w:rsidR="00E207D6">
        <w:rPr>
          <w:i/>
          <w:noProof/>
        </w:rPr>
        <w:t xml:space="preserve">Parasit </w:t>
      </w:r>
      <w:r w:rsidRPr="000878CD">
        <w:rPr>
          <w:i/>
          <w:noProof/>
        </w:rPr>
        <w:t>Vectors</w:t>
      </w:r>
      <w:r w:rsidRPr="000878CD">
        <w:rPr>
          <w:noProof/>
        </w:rPr>
        <w:t xml:space="preserve"> 2017; </w:t>
      </w:r>
      <w:r w:rsidRPr="000878CD">
        <w:rPr>
          <w:b/>
          <w:noProof/>
        </w:rPr>
        <w:t>10</w:t>
      </w:r>
      <w:r w:rsidRPr="000878CD">
        <w:rPr>
          <w:noProof/>
        </w:rPr>
        <w:t>: 93.</w:t>
      </w:r>
    </w:p>
    <w:p w14:paraId="1BEAE922" w14:textId="77777777" w:rsidR="0061709D" w:rsidRPr="000878CD" w:rsidRDefault="0061709D" w:rsidP="0061709D">
      <w:pPr>
        <w:pStyle w:val="EndNoteBibliography"/>
        <w:rPr>
          <w:noProof/>
        </w:rPr>
      </w:pPr>
      <w:r w:rsidRPr="000878CD">
        <w:rPr>
          <w:noProof/>
        </w:rPr>
        <w:t>51.</w:t>
      </w:r>
      <w:r w:rsidRPr="000878CD">
        <w:rPr>
          <w:noProof/>
        </w:rPr>
        <w:tab/>
        <w:t>World Health Organization, International Bank for Reconstruction and Development / The World Bank. Healthy systems for universal health coverage - a joint vision for healthy lives. Geneva, 2017.</w:t>
      </w:r>
    </w:p>
    <w:p w14:paraId="1DFE7912" w14:textId="406B1C27" w:rsidR="0061709D" w:rsidRPr="000878CD" w:rsidRDefault="0061709D" w:rsidP="0061709D">
      <w:pPr>
        <w:pStyle w:val="EndNoteBibliography"/>
        <w:rPr>
          <w:noProof/>
        </w:rPr>
      </w:pPr>
      <w:r w:rsidRPr="000878CD">
        <w:rPr>
          <w:noProof/>
        </w:rPr>
        <w:t>52.</w:t>
      </w:r>
      <w:r w:rsidRPr="000878CD">
        <w:rPr>
          <w:noProof/>
        </w:rPr>
        <w:tab/>
        <w:t xml:space="preserve">Fitzpatrick C, Bangert M, Mbabazi PS, et al. Monitoring equity in universal health coverage with essential services for neglected tropical diseases: an analysis of data reported for five diseases in 123 countries over 9 years. </w:t>
      </w:r>
      <w:r w:rsidR="00E207D6">
        <w:rPr>
          <w:i/>
          <w:noProof/>
        </w:rPr>
        <w:t>Lancet Glob</w:t>
      </w:r>
      <w:r w:rsidRPr="000878CD">
        <w:rPr>
          <w:i/>
          <w:noProof/>
        </w:rPr>
        <w:t xml:space="preserve"> Health</w:t>
      </w:r>
      <w:r w:rsidRPr="000878CD">
        <w:rPr>
          <w:noProof/>
        </w:rPr>
        <w:t xml:space="preserve"> 2018; </w:t>
      </w:r>
      <w:r w:rsidRPr="000878CD">
        <w:rPr>
          <w:b/>
          <w:noProof/>
        </w:rPr>
        <w:t>6</w:t>
      </w:r>
      <w:r w:rsidR="00E207D6">
        <w:rPr>
          <w:noProof/>
        </w:rPr>
        <w:t>: e980–</w:t>
      </w:r>
      <w:r w:rsidRPr="000878CD">
        <w:rPr>
          <w:noProof/>
        </w:rPr>
        <w:t>e8.</w:t>
      </w:r>
    </w:p>
    <w:p w14:paraId="46777876" w14:textId="77777777" w:rsidR="0061709D" w:rsidRPr="000878CD" w:rsidRDefault="0061709D" w:rsidP="0061709D">
      <w:pPr>
        <w:pStyle w:val="EndNoteBibliography"/>
        <w:rPr>
          <w:noProof/>
        </w:rPr>
      </w:pPr>
      <w:r w:rsidRPr="000878CD">
        <w:rPr>
          <w:noProof/>
        </w:rPr>
        <w:t>53.</w:t>
      </w:r>
      <w:r w:rsidRPr="000878CD">
        <w:rPr>
          <w:noProof/>
        </w:rPr>
        <w:tab/>
        <w:t>World Health Organization. WHO model list of essential medicines: 20th list. Geneva: World Health Organization, 2017.</w:t>
      </w:r>
    </w:p>
    <w:p w14:paraId="7055274C" w14:textId="77777777" w:rsidR="0061709D" w:rsidRPr="000878CD" w:rsidRDefault="0061709D" w:rsidP="0061709D">
      <w:pPr>
        <w:pStyle w:val="EndNoteBibliography"/>
        <w:rPr>
          <w:noProof/>
        </w:rPr>
      </w:pPr>
      <w:r w:rsidRPr="000878CD">
        <w:rPr>
          <w:noProof/>
        </w:rPr>
        <w:t>54.</w:t>
      </w:r>
      <w:r w:rsidRPr="000878CD">
        <w:rPr>
          <w:noProof/>
        </w:rPr>
        <w:tab/>
        <w:t>World Health Assembly. Prophylactic and therapeutic substances: World Health Organization, 1975.</w:t>
      </w:r>
    </w:p>
    <w:p w14:paraId="0DD1860C" w14:textId="60D01DA9" w:rsidR="0061709D" w:rsidRPr="000878CD" w:rsidRDefault="0061709D" w:rsidP="0061709D">
      <w:pPr>
        <w:pStyle w:val="EndNoteBibliography"/>
        <w:rPr>
          <w:noProof/>
        </w:rPr>
      </w:pPr>
      <w:r w:rsidRPr="000878CD">
        <w:rPr>
          <w:noProof/>
        </w:rPr>
        <w:t>55.</w:t>
      </w:r>
      <w:r w:rsidRPr="000878CD">
        <w:rPr>
          <w:noProof/>
        </w:rPr>
        <w:tab/>
        <w:t>King CL,</w:t>
      </w:r>
      <w:r w:rsidR="00F82BA7">
        <w:rPr>
          <w:noProof/>
        </w:rPr>
        <w:t xml:space="preserve"> Suamani J, Sanuku N, et al. A trial of a triple-drug treatment for lymphatic f</w:t>
      </w:r>
      <w:r w:rsidRPr="000878CD">
        <w:rPr>
          <w:noProof/>
        </w:rPr>
        <w:t xml:space="preserve">ilariasis. </w:t>
      </w:r>
      <w:r w:rsidR="00F82BA7">
        <w:rPr>
          <w:i/>
          <w:noProof/>
        </w:rPr>
        <w:t>N Engl J Med.</w:t>
      </w:r>
      <w:r w:rsidRPr="000878CD">
        <w:rPr>
          <w:noProof/>
        </w:rPr>
        <w:t xml:space="preserve"> 2018; </w:t>
      </w:r>
      <w:r w:rsidRPr="000878CD">
        <w:rPr>
          <w:b/>
          <w:noProof/>
        </w:rPr>
        <w:t>379</w:t>
      </w:r>
      <w:r w:rsidR="00F82BA7">
        <w:rPr>
          <w:noProof/>
        </w:rPr>
        <w:t>: 1801–</w:t>
      </w:r>
      <w:r w:rsidRPr="000878CD">
        <w:rPr>
          <w:noProof/>
        </w:rPr>
        <w:t>10.</w:t>
      </w:r>
    </w:p>
    <w:p w14:paraId="3A104284" w14:textId="7257D87E" w:rsidR="0061709D" w:rsidRPr="000878CD" w:rsidRDefault="0061709D" w:rsidP="0061709D">
      <w:pPr>
        <w:pStyle w:val="EndNoteBibliography"/>
        <w:rPr>
          <w:noProof/>
        </w:rPr>
      </w:pPr>
      <w:r w:rsidRPr="000878CD">
        <w:rPr>
          <w:noProof/>
        </w:rPr>
        <w:lastRenderedPageBreak/>
        <w:t>56.</w:t>
      </w:r>
      <w:r w:rsidRPr="000878CD">
        <w:rPr>
          <w:noProof/>
        </w:rPr>
        <w:tab/>
        <w:t>Thomsen EK, Sanu</w:t>
      </w:r>
      <w:r w:rsidR="007267CF">
        <w:rPr>
          <w:noProof/>
        </w:rPr>
        <w:t>ku N, Baea M, et al. Efficacy, safety, and p</w:t>
      </w:r>
      <w:r w:rsidRPr="000878CD">
        <w:rPr>
          <w:noProof/>
        </w:rPr>
        <w:t>ha</w:t>
      </w:r>
      <w:r w:rsidR="007267CF">
        <w:rPr>
          <w:noProof/>
        </w:rPr>
        <w:t>rmacokinetics of coadministered diethylcarbamazine, albendazole, and ivermectin for treatment of bancroftian f</w:t>
      </w:r>
      <w:r w:rsidRPr="000878CD">
        <w:rPr>
          <w:noProof/>
        </w:rPr>
        <w:t xml:space="preserve">ilariasis. </w:t>
      </w:r>
      <w:r w:rsidR="007267CF">
        <w:rPr>
          <w:i/>
          <w:noProof/>
        </w:rPr>
        <w:t>Clin Infect Dis.</w:t>
      </w:r>
      <w:r w:rsidRPr="000878CD">
        <w:rPr>
          <w:noProof/>
        </w:rPr>
        <w:t xml:space="preserve"> 2015; </w:t>
      </w:r>
      <w:r w:rsidRPr="000878CD">
        <w:rPr>
          <w:b/>
          <w:noProof/>
        </w:rPr>
        <w:t>62</w:t>
      </w:r>
      <w:r w:rsidR="007267CF">
        <w:rPr>
          <w:noProof/>
        </w:rPr>
        <w:t>: 334–</w:t>
      </w:r>
      <w:r w:rsidRPr="000878CD">
        <w:rPr>
          <w:noProof/>
        </w:rPr>
        <w:t>41.</w:t>
      </w:r>
    </w:p>
    <w:p w14:paraId="1CD498B9" w14:textId="326B0B84" w:rsidR="0061709D" w:rsidRPr="000878CD" w:rsidRDefault="0061709D" w:rsidP="0061709D">
      <w:pPr>
        <w:pStyle w:val="EndNoteBibliography"/>
        <w:rPr>
          <w:noProof/>
        </w:rPr>
      </w:pPr>
      <w:r w:rsidRPr="000878CD">
        <w:rPr>
          <w:noProof/>
        </w:rPr>
        <w:t>57.</w:t>
      </w:r>
      <w:r w:rsidRPr="000878CD">
        <w:rPr>
          <w:noProof/>
        </w:rPr>
        <w:tab/>
        <w:t xml:space="preserve">Irvine MA, Stolk WA, Smith ME, et al. Effectiveness of a triple-drug regimen for global elimination of lymphatic filariasis: a modelling study. </w:t>
      </w:r>
      <w:r w:rsidR="007267CF">
        <w:rPr>
          <w:i/>
          <w:noProof/>
        </w:rPr>
        <w:t>Lancet Infect Dis.</w:t>
      </w:r>
      <w:r w:rsidRPr="000878CD">
        <w:rPr>
          <w:noProof/>
        </w:rPr>
        <w:t xml:space="preserve"> 2017; </w:t>
      </w:r>
      <w:r w:rsidRPr="000878CD">
        <w:rPr>
          <w:b/>
          <w:noProof/>
        </w:rPr>
        <w:t>17</w:t>
      </w:r>
      <w:r w:rsidR="007267CF">
        <w:rPr>
          <w:noProof/>
        </w:rPr>
        <w:t>: 451–</w:t>
      </w:r>
      <w:r w:rsidRPr="000878CD">
        <w:rPr>
          <w:noProof/>
        </w:rPr>
        <w:t>8.</w:t>
      </w:r>
    </w:p>
    <w:p w14:paraId="22F3B1B9" w14:textId="73FC8CAE" w:rsidR="0061709D" w:rsidRPr="000878CD" w:rsidRDefault="0061709D" w:rsidP="0061709D">
      <w:pPr>
        <w:pStyle w:val="EndNoteBibliography"/>
        <w:rPr>
          <w:noProof/>
        </w:rPr>
      </w:pPr>
      <w:r w:rsidRPr="000878CD">
        <w:rPr>
          <w:noProof/>
        </w:rPr>
        <w:t>58.</w:t>
      </w:r>
      <w:r w:rsidR="007267CF">
        <w:rPr>
          <w:noProof/>
        </w:rPr>
        <w:tab/>
        <w:t>Ridley DB. Priorities for the priority review v</w:t>
      </w:r>
      <w:r w:rsidRPr="000878CD">
        <w:rPr>
          <w:noProof/>
        </w:rPr>
        <w:t xml:space="preserve">oucher. </w:t>
      </w:r>
      <w:r w:rsidR="001D63EF">
        <w:rPr>
          <w:i/>
          <w:noProof/>
        </w:rPr>
        <w:t xml:space="preserve">Am J Trop Med Hyg. </w:t>
      </w:r>
      <w:r w:rsidRPr="000878CD">
        <w:rPr>
          <w:noProof/>
        </w:rPr>
        <w:t xml:space="preserve">2017; </w:t>
      </w:r>
      <w:r w:rsidRPr="000878CD">
        <w:rPr>
          <w:b/>
          <w:noProof/>
        </w:rPr>
        <w:t>96</w:t>
      </w:r>
      <w:r w:rsidR="007267CF">
        <w:rPr>
          <w:noProof/>
        </w:rPr>
        <w:t>: 14–</w:t>
      </w:r>
      <w:r w:rsidRPr="000878CD">
        <w:rPr>
          <w:noProof/>
        </w:rPr>
        <w:t>5.</w:t>
      </w:r>
    </w:p>
    <w:p w14:paraId="79F5C8BD" w14:textId="4368742D" w:rsidR="0061709D" w:rsidRPr="000878CD" w:rsidRDefault="0061709D" w:rsidP="0061709D">
      <w:pPr>
        <w:pStyle w:val="EndNoteBibliography"/>
        <w:rPr>
          <w:noProof/>
        </w:rPr>
      </w:pPr>
      <w:r w:rsidRPr="000878CD">
        <w:rPr>
          <w:noProof/>
        </w:rPr>
        <w:t>59.</w:t>
      </w:r>
      <w:r w:rsidRPr="000878CD">
        <w:rPr>
          <w:noProof/>
        </w:rPr>
        <w:tab/>
        <w:t xml:space="preserve">Kesselheim AS, Maggs LR, Sarpatwari A. Experience with the priority review voucher program for drug development. </w:t>
      </w:r>
      <w:r w:rsidRPr="000878CD">
        <w:rPr>
          <w:i/>
          <w:noProof/>
        </w:rPr>
        <w:t>JAMA</w:t>
      </w:r>
      <w:r w:rsidRPr="000878CD">
        <w:rPr>
          <w:noProof/>
        </w:rPr>
        <w:t xml:space="preserve"> 2015; </w:t>
      </w:r>
      <w:r w:rsidRPr="000878CD">
        <w:rPr>
          <w:b/>
          <w:noProof/>
        </w:rPr>
        <w:t>314</w:t>
      </w:r>
      <w:r w:rsidR="001D63EF">
        <w:rPr>
          <w:noProof/>
        </w:rPr>
        <w:t>: 1687–</w:t>
      </w:r>
      <w:r w:rsidRPr="000878CD">
        <w:rPr>
          <w:noProof/>
        </w:rPr>
        <w:t>8.</w:t>
      </w:r>
    </w:p>
    <w:p w14:paraId="65230640" w14:textId="0E9A6BCD" w:rsidR="0061709D" w:rsidRPr="000878CD" w:rsidRDefault="0061709D" w:rsidP="0061709D">
      <w:pPr>
        <w:pStyle w:val="EndNoteBibliography"/>
        <w:rPr>
          <w:noProof/>
        </w:rPr>
      </w:pPr>
      <w:r w:rsidRPr="000878CD">
        <w:rPr>
          <w:noProof/>
        </w:rPr>
        <w:t>60.</w:t>
      </w:r>
      <w:r w:rsidRPr="000878CD">
        <w:rPr>
          <w:noProof/>
        </w:rPr>
        <w:tab/>
        <w:t>Johnston KL, For</w:t>
      </w:r>
      <w:r w:rsidR="00182BAC">
        <w:rPr>
          <w:noProof/>
        </w:rPr>
        <w:t>d L, Taylor MJ. Overcoming the challenges of drug discovery for neglected tropical diseases: t</w:t>
      </w:r>
      <w:r w:rsidRPr="000878CD">
        <w:rPr>
          <w:noProof/>
        </w:rPr>
        <w:t>he A·WOL Experience.</w:t>
      </w:r>
      <w:r w:rsidR="00182BAC">
        <w:rPr>
          <w:noProof/>
        </w:rPr>
        <w:t xml:space="preserve"> </w:t>
      </w:r>
      <w:r w:rsidR="00182BAC">
        <w:rPr>
          <w:i/>
          <w:noProof/>
        </w:rPr>
        <w:t>J Biomol Screen.</w:t>
      </w:r>
      <w:r w:rsidRPr="000878CD">
        <w:rPr>
          <w:noProof/>
        </w:rPr>
        <w:t xml:space="preserve"> 2013; </w:t>
      </w:r>
      <w:r w:rsidRPr="000878CD">
        <w:rPr>
          <w:b/>
          <w:noProof/>
        </w:rPr>
        <w:t>19</w:t>
      </w:r>
      <w:r w:rsidR="00182BAC">
        <w:rPr>
          <w:noProof/>
        </w:rPr>
        <w:t>: 335–</w:t>
      </w:r>
      <w:r w:rsidRPr="000878CD">
        <w:rPr>
          <w:noProof/>
        </w:rPr>
        <w:t>43.</w:t>
      </w:r>
    </w:p>
    <w:p w14:paraId="0BB3AE61" w14:textId="1782FB9A" w:rsidR="0061709D" w:rsidRPr="000878CD" w:rsidRDefault="0061709D" w:rsidP="0061709D">
      <w:pPr>
        <w:pStyle w:val="EndNoteBibliography"/>
        <w:rPr>
          <w:noProof/>
        </w:rPr>
      </w:pPr>
      <w:r w:rsidRPr="000878CD">
        <w:rPr>
          <w:noProof/>
        </w:rPr>
        <w:t>61.</w:t>
      </w:r>
      <w:r w:rsidRPr="000878CD">
        <w:rPr>
          <w:noProof/>
        </w:rPr>
        <w:tab/>
        <w:t xml:space="preserve">Chatelain E, Ioset J-R. Drug discovery and development for neglected diseases: the DNDi model. </w:t>
      </w:r>
      <w:r w:rsidR="000B7230">
        <w:rPr>
          <w:i/>
          <w:noProof/>
        </w:rPr>
        <w:t>Drug Des Devel Ther.</w:t>
      </w:r>
      <w:r w:rsidRPr="000878CD">
        <w:rPr>
          <w:noProof/>
        </w:rPr>
        <w:t xml:space="preserve"> 2011; </w:t>
      </w:r>
      <w:r w:rsidRPr="000878CD">
        <w:rPr>
          <w:b/>
          <w:noProof/>
        </w:rPr>
        <w:t>5</w:t>
      </w:r>
      <w:r w:rsidR="000B7230">
        <w:rPr>
          <w:noProof/>
        </w:rPr>
        <w:t>: 175–</w:t>
      </w:r>
      <w:r w:rsidRPr="000878CD">
        <w:rPr>
          <w:noProof/>
        </w:rPr>
        <w:t>81.</w:t>
      </w:r>
    </w:p>
    <w:p w14:paraId="07356CA6" w14:textId="77777777" w:rsidR="0061709D" w:rsidRPr="000878CD" w:rsidRDefault="0061709D" w:rsidP="0061709D">
      <w:pPr>
        <w:pStyle w:val="EndNoteBibliography"/>
        <w:rPr>
          <w:noProof/>
        </w:rPr>
      </w:pPr>
      <w:r w:rsidRPr="000878CD">
        <w:rPr>
          <w:noProof/>
        </w:rPr>
        <w:t>62.</w:t>
      </w:r>
      <w:r w:rsidRPr="000878CD">
        <w:rPr>
          <w:noProof/>
        </w:rPr>
        <w:tab/>
        <w:t>Merck KGaA. New public-private partnership to develop a treatment for schistosomiasis-infected preschool children. Pediatric Praziquantel Consortium; 2012.</w:t>
      </w:r>
    </w:p>
    <w:p w14:paraId="2795D2A1" w14:textId="36146A43" w:rsidR="0061709D" w:rsidRPr="000878CD" w:rsidRDefault="0061709D" w:rsidP="0061709D">
      <w:pPr>
        <w:pStyle w:val="EndNoteBibliography"/>
        <w:rPr>
          <w:noProof/>
        </w:rPr>
      </w:pPr>
      <w:r w:rsidRPr="000878CD">
        <w:rPr>
          <w:noProof/>
        </w:rPr>
        <w:t>63.</w:t>
      </w:r>
      <w:r w:rsidRPr="000878CD">
        <w:rPr>
          <w:noProof/>
        </w:rPr>
        <w:tab/>
        <w:t xml:space="preserve">Reinhard-Rupp J, Klohe K. Developing a comprehensive response for treatment of children under 6 years of age with schistosomiasis: research and development of a pediatric formulation of praziquantel. </w:t>
      </w:r>
      <w:r w:rsidR="000B7230">
        <w:rPr>
          <w:i/>
          <w:noProof/>
        </w:rPr>
        <w:t>Infect Dis Poverty</w:t>
      </w:r>
      <w:r w:rsidRPr="000878CD">
        <w:rPr>
          <w:noProof/>
        </w:rPr>
        <w:t xml:space="preserve"> 2017; </w:t>
      </w:r>
      <w:r w:rsidRPr="000878CD">
        <w:rPr>
          <w:b/>
          <w:noProof/>
        </w:rPr>
        <w:t>6</w:t>
      </w:r>
      <w:r w:rsidRPr="000878CD">
        <w:rPr>
          <w:noProof/>
        </w:rPr>
        <w:t>: 122.</w:t>
      </w:r>
    </w:p>
    <w:p w14:paraId="39BE386A" w14:textId="77777777" w:rsidR="0061709D" w:rsidRPr="000878CD" w:rsidRDefault="0061709D" w:rsidP="0061709D">
      <w:pPr>
        <w:pStyle w:val="EndNoteBibliography"/>
        <w:rPr>
          <w:noProof/>
        </w:rPr>
      </w:pPr>
      <w:r w:rsidRPr="000878CD">
        <w:rPr>
          <w:noProof/>
        </w:rPr>
        <w:t>64.</w:t>
      </w:r>
      <w:r w:rsidRPr="000878CD">
        <w:rPr>
          <w:noProof/>
        </w:rPr>
        <w:tab/>
        <w:t>Chami G. Access to Medicines for Neglected Tropical Diseases. Cambridge, UK; 2018.</w:t>
      </w:r>
    </w:p>
    <w:p w14:paraId="518710C0" w14:textId="536CC2CA" w:rsidR="0061709D" w:rsidRPr="000878CD" w:rsidRDefault="0061709D" w:rsidP="0061709D">
      <w:pPr>
        <w:pStyle w:val="EndNoteBibliography"/>
        <w:rPr>
          <w:noProof/>
        </w:rPr>
      </w:pPr>
      <w:r w:rsidRPr="000878CD">
        <w:rPr>
          <w:noProof/>
        </w:rPr>
        <w:t>65.</w:t>
      </w:r>
      <w:r w:rsidRPr="000878CD">
        <w:rPr>
          <w:noProof/>
        </w:rPr>
        <w:tab/>
        <w:t xml:space="preserve">Dowell SF, Blazes D, Desmond-Hellmann S. Four steps to precision public health. </w:t>
      </w:r>
      <w:r w:rsidRPr="000878CD">
        <w:rPr>
          <w:i/>
          <w:noProof/>
        </w:rPr>
        <w:t>Nature</w:t>
      </w:r>
      <w:r w:rsidRPr="000878CD">
        <w:rPr>
          <w:noProof/>
        </w:rPr>
        <w:t xml:space="preserve"> 2016; </w:t>
      </w:r>
      <w:r w:rsidRPr="000878CD">
        <w:rPr>
          <w:b/>
          <w:noProof/>
        </w:rPr>
        <w:t>540</w:t>
      </w:r>
      <w:r w:rsidR="000B7230">
        <w:rPr>
          <w:noProof/>
        </w:rPr>
        <w:t>: 189–</w:t>
      </w:r>
      <w:r w:rsidRPr="000878CD">
        <w:rPr>
          <w:noProof/>
        </w:rPr>
        <w:t>91.</w:t>
      </w:r>
    </w:p>
    <w:p w14:paraId="459A7236" w14:textId="05D8F7B4" w:rsidR="0061709D" w:rsidRPr="000878CD" w:rsidRDefault="0061709D" w:rsidP="0061709D">
      <w:pPr>
        <w:pStyle w:val="EndNoteBibliography"/>
        <w:rPr>
          <w:noProof/>
        </w:rPr>
      </w:pPr>
      <w:r w:rsidRPr="000878CD">
        <w:rPr>
          <w:noProof/>
        </w:rPr>
        <w:t>66.</w:t>
      </w:r>
      <w:r w:rsidRPr="000878CD">
        <w:rPr>
          <w:noProof/>
        </w:rPr>
        <w:tab/>
        <w:t xml:space="preserve">Dean L, Page S, Hawkins K, et al. Tailoring mass drug administration to context: implementation research is critical in achieving equitable progress in the control and elimination of helminth neglected tropical diseases in sub-Saharan Africa. </w:t>
      </w:r>
      <w:r w:rsidR="005931EF">
        <w:rPr>
          <w:i/>
          <w:noProof/>
        </w:rPr>
        <w:t>Int Health</w:t>
      </w:r>
      <w:r w:rsidRPr="000878CD">
        <w:rPr>
          <w:noProof/>
        </w:rPr>
        <w:t xml:space="preserve"> 2016; </w:t>
      </w:r>
      <w:r w:rsidRPr="000878CD">
        <w:rPr>
          <w:b/>
          <w:noProof/>
        </w:rPr>
        <w:t>8</w:t>
      </w:r>
      <w:r w:rsidR="000B7230">
        <w:rPr>
          <w:noProof/>
        </w:rPr>
        <w:t>: 233–</w:t>
      </w:r>
      <w:r w:rsidRPr="000878CD">
        <w:rPr>
          <w:noProof/>
        </w:rPr>
        <w:t>4.</w:t>
      </w:r>
    </w:p>
    <w:p w14:paraId="511C6100" w14:textId="74624159" w:rsidR="0061709D" w:rsidRPr="000878CD" w:rsidRDefault="0061709D" w:rsidP="0061709D">
      <w:pPr>
        <w:pStyle w:val="EndNoteBibliography"/>
        <w:rPr>
          <w:noProof/>
        </w:rPr>
      </w:pPr>
      <w:r w:rsidRPr="000878CD">
        <w:rPr>
          <w:noProof/>
        </w:rPr>
        <w:t>67.</w:t>
      </w:r>
      <w:r w:rsidRPr="000878CD">
        <w:rPr>
          <w:noProof/>
        </w:rPr>
        <w:tab/>
        <w:t xml:space="preserve">Bundy DAP, Appleby LJ, </w:t>
      </w:r>
      <w:r w:rsidR="00412ABF">
        <w:rPr>
          <w:noProof/>
        </w:rPr>
        <w:t>Bradley M, et al. 100 Years of mass deworming programmes: a policy perspective from the world bank's disease control priorities a</w:t>
      </w:r>
      <w:r w:rsidRPr="000878CD">
        <w:rPr>
          <w:noProof/>
        </w:rPr>
        <w:t xml:space="preserve">nalyses. </w:t>
      </w:r>
      <w:r w:rsidRPr="000878CD">
        <w:rPr>
          <w:i/>
          <w:noProof/>
        </w:rPr>
        <w:t>Adv Parasitol</w:t>
      </w:r>
      <w:r w:rsidR="00412ABF">
        <w:rPr>
          <w:i/>
          <w:noProof/>
        </w:rPr>
        <w:t>.</w:t>
      </w:r>
      <w:r w:rsidRPr="000878CD">
        <w:rPr>
          <w:noProof/>
        </w:rPr>
        <w:t xml:space="preserve"> 2018; </w:t>
      </w:r>
      <w:r w:rsidRPr="000878CD">
        <w:rPr>
          <w:b/>
          <w:noProof/>
        </w:rPr>
        <w:t>100</w:t>
      </w:r>
      <w:r w:rsidR="00412ABF">
        <w:rPr>
          <w:noProof/>
        </w:rPr>
        <w:t>: 127–</w:t>
      </w:r>
      <w:r w:rsidRPr="000878CD">
        <w:rPr>
          <w:noProof/>
        </w:rPr>
        <w:t>54.</w:t>
      </w:r>
    </w:p>
    <w:p w14:paraId="48C21F9B" w14:textId="77777777" w:rsidR="0061709D" w:rsidRPr="000878CD" w:rsidRDefault="0061709D" w:rsidP="0061709D">
      <w:pPr>
        <w:pStyle w:val="EndNoteBibliography"/>
        <w:rPr>
          <w:noProof/>
        </w:rPr>
      </w:pPr>
      <w:r w:rsidRPr="000878CD">
        <w:rPr>
          <w:noProof/>
        </w:rPr>
        <w:t>68.</w:t>
      </w:r>
      <w:r w:rsidRPr="000878CD">
        <w:rPr>
          <w:noProof/>
        </w:rPr>
        <w:tab/>
        <w:t>Bundy D, Jacobson J. Translating the London Declaration into action. Washington, D.C.: World Bank, 2012.</w:t>
      </w:r>
    </w:p>
    <w:p w14:paraId="5A4358A5" w14:textId="1C665EBA" w:rsidR="0061709D" w:rsidRPr="000878CD" w:rsidRDefault="0061709D" w:rsidP="0061709D">
      <w:pPr>
        <w:pStyle w:val="EndNoteBibliography"/>
        <w:rPr>
          <w:noProof/>
        </w:rPr>
      </w:pPr>
      <w:r w:rsidRPr="000878CD">
        <w:rPr>
          <w:noProof/>
        </w:rPr>
        <w:t>69.</w:t>
      </w:r>
      <w:r w:rsidRPr="000878CD">
        <w:rPr>
          <w:noProof/>
        </w:rPr>
        <w:tab/>
        <w:t>Zouré H</w:t>
      </w:r>
      <w:r w:rsidR="00412ABF">
        <w:rPr>
          <w:noProof/>
        </w:rPr>
        <w:t>G, Wanji S, Noma M, et al. The geographic d</w:t>
      </w:r>
      <w:r w:rsidRPr="000878CD">
        <w:rPr>
          <w:noProof/>
        </w:rPr>
        <w:t xml:space="preserve">istribution of </w:t>
      </w:r>
      <w:r w:rsidRPr="00412ABF">
        <w:rPr>
          <w:i/>
          <w:noProof/>
        </w:rPr>
        <w:t>Loa loa</w:t>
      </w:r>
      <w:r w:rsidR="00412ABF">
        <w:rPr>
          <w:noProof/>
        </w:rPr>
        <w:t xml:space="preserve"> in Africa: results of large-scale implementation of the rapid a</w:t>
      </w:r>
      <w:r w:rsidRPr="000878CD">
        <w:rPr>
          <w:noProof/>
        </w:rPr>
        <w:t>ssessment</w:t>
      </w:r>
      <w:r w:rsidR="00412ABF">
        <w:rPr>
          <w:noProof/>
        </w:rPr>
        <w:t xml:space="preserve"> procedure for l</w:t>
      </w:r>
      <w:r w:rsidRPr="000878CD">
        <w:rPr>
          <w:noProof/>
        </w:rPr>
        <w:t xml:space="preserve">oiasis (RAPLOA). </w:t>
      </w:r>
      <w:r w:rsidRPr="000878CD">
        <w:rPr>
          <w:i/>
          <w:noProof/>
        </w:rPr>
        <w:t>PLoS Negl Trop Dis</w:t>
      </w:r>
      <w:r w:rsidR="00412ABF">
        <w:rPr>
          <w:i/>
          <w:noProof/>
        </w:rPr>
        <w:t>.</w:t>
      </w:r>
      <w:r w:rsidRPr="000878CD">
        <w:rPr>
          <w:noProof/>
        </w:rPr>
        <w:t xml:space="preserve"> 2011; </w:t>
      </w:r>
      <w:r w:rsidRPr="000878CD">
        <w:rPr>
          <w:b/>
          <w:noProof/>
        </w:rPr>
        <w:t>5</w:t>
      </w:r>
      <w:r w:rsidR="00412ABF">
        <w:rPr>
          <w:noProof/>
        </w:rPr>
        <w:t>: e1210</w:t>
      </w:r>
      <w:r w:rsidRPr="000878CD">
        <w:rPr>
          <w:noProof/>
        </w:rPr>
        <w:t>.</w:t>
      </w:r>
    </w:p>
    <w:p w14:paraId="64AC9BE3" w14:textId="29CDDF5C" w:rsidR="0061709D" w:rsidRPr="000878CD" w:rsidRDefault="0061709D" w:rsidP="0061709D">
      <w:pPr>
        <w:pStyle w:val="EndNoteBibliography"/>
        <w:rPr>
          <w:noProof/>
        </w:rPr>
      </w:pPr>
      <w:r w:rsidRPr="000878CD">
        <w:rPr>
          <w:noProof/>
        </w:rPr>
        <w:t>70.</w:t>
      </w:r>
      <w:r w:rsidRPr="000878CD">
        <w:rPr>
          <w:noProof/>
        </w:rPr>
        <w:tab/>
        <w:t>Stanton M, Molineux A, Mac</w:t>
      </w:r>
      <w:r w:rsidR="009B51D0">
        <w:rPr>
          <w:noProof/>
        </w:rPr>
        <w:t>kenzie C, Kelly-Hope L. Mobile technology for empowering health workers in underserved communities: new approaches to facilitate the elimination of neglected t</w:t>
      </w:r>
      <w:r w:rsidRPr="000878CD">
        <w:rPr>
          <w:noProof/>
        </w:rPr>
        <w:t>ropica</w:t>
      </w:r>
      <w:r w:rsidR="009B51D0">
        <w:rPr>
          <w:noProof/>
        </w:rPr>
        <w:t>l d</w:t>
      </w:r>
      <w:r w:rsidRPr="000878CD">
        <w:rPr>
          <w:noProof/>
        </w:rPr>
        <w:t xml:space="preserve">iseases. </w:t>
      </w:r>
      <w:r w:rsidR="009B51D0">
        <w:rPr>
          <w:i/>
          <w:noProof/>
        </w:rPr>
        <w:t>JMIR Public Health Surveill.</w:t>
      </w:r>
      <w:r w:rsidRPr="000878CD">
        <w:rPr>
          <w:noProof/>
        </w:rPr>
        <w:t xml:space="preserve"> 2016; </w:t>
      </w:r>
      <w:r w:rsidRPr="000878CD">
        <w:rPr>
          <w:b/>
          <w:noProof/>
        </w:rPr>
        <w:t>2</w:t>
      </w:r>
      <w:r w:rsidRPr="000878CD">
        <w:rPr>
          <w:noProof/>
        </w:rPr>
        <w:t>: e2.</w:t>
      </w:r>
    </w:p>
    <w:p w14:paraId="4CE54D86" w14:textId="77777777" w:rsidR="0061709D" w:rsidRPr="000878CD" w:rsidRDefault="0061709D" w:rsidP="0061709D">
      <w:pPr>
        <w:pStyle w:val="EndNoteBibliography"/>
        <w:rPr>
          <w:noProof/>
        </w:rPr>
      </w:pPr>
      <w:r w:rsidRPr="000878CD">
        <w:rPr>
          <w:noProof/>
        </w:rPr>
        <w:t>71.</w:t>
      </w:r>
      <w:r w:rsidRPr="000878CD">
        <w:rPr>
          <w:noProof/>
        </w:rPr>
        <w:tab/>
        <w:t>Biometrics in a data driven world: trends, technologies, and challenges. Boca Raton, FL: Taylor &amp; Francis Group; 2017.</w:t>
      </w:r>
    </w:p>
    <w:p w14:paraId="13DBE367" w14:textId="2D8A1AF7" w:rsidR="0061709D" w:rsidRPr="000878CD" w:rsidRDefault="0061709D" w:rsidP="0061709D">
      <w:pPr>
        <w:pStyle w:val="EndNoteBibliography"/>
        <w:rPr>
          <w:noProof/>
        </w:rPr>
      </w:pPr>
      <w:r w:rsidRPr="000878CD">
        <w:rPr>
          <w:noProof/>
        </w:rPr>
        <w:t>72.</w:t>
      </w:r>
      <w:r w:rsidRPr="000878CD">
        <w:rPr>
          <w:noProof/>
        </w:rPr>
        <w:tab/>
        <w:t xml:space="preserve">Bockarie MJ, Pedersen EM, White GB, Michael E. Role of vector control in the global program to eliminate lymphatic filariasis. </w:t>
      </w:r>
      <w:r w:rsidRPr="000878CD">
        <w:rPr>
          <w:i/>
          <w:noProof/>
        </w:rPr>
        <w:t>Annu Rev Entomol</w:t>
      </w:r>
      <w:r w:rsidR="009B51D0">
        <w:rPr>
          <w:i/>
          <w:noProof/>
        </w:rPr>
        <w:t>.</w:t>
      </w:r>
      <w:r w:rsidRPr="000878CD">
        <w:rPr>
          <w:noProof/>
        </w:rPr>
        <w:t xml:space="preserve"> 2009; </w:t>
      </w:r>
      <w:r w:rsidRPr="000878CD">
        <w:rPr>
          <w:b/>
          <w:noProof/>
        </w:rPr>
        <w:t>54</w:t>
      </w:r>
      <w:r w:rsidR="009B51D0">
        <w:rPr>
          <w:noProof/>
        </w:rPr>
        <w:t>:469–87</w:t>
      </w:r>
      <w:r w:rsidRPr="000878CD">
        <w:rPr>
          <w:noProof/>
        </w:rPr>
        <w:t>.</w:t>
      </w:r>
    </w:p>
    <w:p w14:paraId="75AF9219" w14:textId="77777777" w:rsidR="0061709D" w:rsidRPr="000878CD" w:rsidRDefault="0061709D" w:rsidP="0061709D">
      <w:pPr>
        <w:pStyle w:val="EndNoteBibliography"/>
        <w:rPr>
          <w:noProof/>
        </w:rPr>
      </w:pPr>
      <w:r w:rsidRPr="000878CD">
        <w:rPr>
          <w:noProof/>
        </w:rPr>
        <w:t>73.</w:t>
      </w:r>
      <w:r w:rsidRPr="000878CD">
        <w:rPr>
          <w:noProof/>
        </w:rPr>
        <w:tab/>
        <w:t>WASH and health working together: a 'how-to' guide for neglected tropical disease programmes. Geneva, CH: World Health Organization, 2018.</w:t>
      </w:r>
    </w:p>
    <w:p w14:paraId="7F178A73" w14:textId="74619FAA" w:rsidR="007572BE" w:rsidRDefault="00E46DDD" w:rsidP="0061709D">
      <w:r>
        <w:rPr>
          <w:noProof/>
        </w:rPr>
        <w:t>74.</w:t>
      </w:r>
      <w:r>
        <w:rPr>
          <w:noProof/>
        </w:rPr>
        <w:tab/>
        <w:t>Accelerating w</w:t>
      </w:r>
      <w:r w:rsidR="0061709D" w:rsidRPr="000878CD">
        <w:rPr>
          <w:noProof/>
        </w:rPr>
        <w:t>ork to</w:t>
      </w:r>
      <w:r>
        <w:rPr>
          <w:noProof/>
        </w:rPr>
        <w:t xml:space="preserve"> overcome the global impact of neglected tropical diseases: a roadmap for i</w:t>
      </w:r>
      <w:r w:rsidR="0061709D" w:rsidRPr="000878CD">
        <w:rPr>
          <w:noProof/>
        </w:rPr>
        <w:t>mplementation. Geneva: World Health Organization; 2012.</w:t>
      </w:r>
    </w:p>
    <w:p w14:paraId="745D87A7" w14:textId="77777777" w:rsidR="0061709D" w:rsidRDefault="0061709D" w:rsidP="007572BE"/>
    <w:p w14:paraId="087198B0" w14:textId="77777777" w:rsidR="009B55CF" w:rsidRDefault="009B55CF">
      <w:r>
        <w:br w:type="page"/>
      </w:r>
    </w:p>
    <w:p w14:paraId="08FB4353" w14:textId="77777777" w:rsidR="009B55CF" w:rsidRDefault="009B55CF">
      <w:pPr>
        <w:rPr>
          <w:b/>
        </w:rPr>
      </w:pPr>
      <w:r>
        <w:rPr>
          <w:b/>
        </w:rPr>
        <w:lastRenderedPageBreak/>
        <w:t>TABLES</w:t>
      </w:r>
    </w:p>
    <w:p w14:paraId="3A3158E9" w14:textId="77777777" w:rsidR="009B55CF" w:rsidRDefault="009B55CF"/>
    <w:p w14:paraId="35F5CCFE" w14:textId="77777777" w:rsidR="00507A2F" w:rsidRDefault="009B55CF">
      <w:r>
        <w:rPr>
          <w:b/>
        </w:rPr>
        <w:t xml:space="preserve">Table 1 </w:t>
      </w:r>
      <w:r w:rsidR="002514C2">
        <w:t>Estimated prevalence and number of treatments (in millions) for PC-NTDs in 2017</w:t>
      </w:r>
    </w:p>
    <w:p w14:paraId="121C7848" w14:textId="77777777" w:rsidR="00507A2F" w:rsidRDefault="00507A2F"/>
    <w:tbl>
      <w:tblPr>
        <w:tblW w:w="8555" w:type="dxa"/>
        <w:tblInd w:w="103" w:type="dxa"/>
        <w:tblLayout w:type="fixed"/>
        <w:tblLook w:val="04A0" w:firstRow="1" w:lastRow="0" w:firstColumn="1" w:lastColumn="0" w:noHBand="0" w:noVBand="1"/>
      </w:tblPr>
      <w:tblGrid>
        <w:gridCol w:w="2708"/>
        <w:gridCol w:w="973"/>
        <w:gridCol w:w="788"/>
        <w:gridCol w:w="1476"/>
        <w:gridCol w:w="1260"/>
        <w:gridCol w:w="1350"/>
      </w:tblGrid>
      <w:tr w:rsidR="00507A2F" w:rsidRPr="00507A2F" w14:paraId="0013254A" w14:textId="77777777" w:rsidTr="007712BD">
        <w:trPr>
          <w:trHeight w:val="600"/>
        </w:trPr>
        <w:tc>
          <w:tcPr>
            <w:tcW w:w="2708" w:type="dxa"/>
            <w:tcBorders>
              <w:top w:val="single" w:sz="4" w:space="0" w:color="auto"/>
              <w:left w:val="single" w:sz="4" w:space="0" w:color="auto"/>
              <w:bottom w:val="single" w:sz="4" w:space="0" w:color="auto"/>
              <w:right w:val="nil"/>
            </w:tcBorders>
            <w:shd w:val="clear" w:color="auto" w:fill="auto"/>
            <w:noWrap/>
            <w:vAlign w:val="bottom"/>
            <w:hideMark/>
          </w:tcPr>
          <w:p w14:paraId="551FD237" w14:textId="77777777" w:rsidR="00507A2F" w:rsidRPr="00507A2F" w:rsidRDefault="00507A2F" w:rsidP="00507A2F">
            <w:pPr>
              <w:rPr>
                <w:rFonts w:eastAsia="Times New Roman"/>
                <w:b/>
                <w:bCs/>
                <w:color w:val="000000"/>
                <w:sz w:val="16"/>
                <w:szCs w:val="16"/>
              </w:rPr>
            </w:pPr>
            <w:r w:rsidRPr="00507A2F">
              <w:rPr>
                <w:rFonts w:eastAsia="Times New Roman"/>
                <w:b/>
                <w:bCs/>
                <w:color w:val="000000"/>
                <w:sz w:val="16"/>
                <w:szCs w:val="16"/>
              </w:rPr>
              <w:t>Disease</w:t>
            </w:r>
          </w:p>
        </w:tc>
        <w:tc>
          <w:tcPr>
            <w:tcW w:w="973" w:type="dxa"/>
            <w:tcBorders>
              <w:top w:val="single" w:sz="4" w:space="0" w:color="auto"/>
              <w:left w:val="nil"/>
              <w:bottom w:val="single" w:sz="4" w:space="0" w:color="auto"/>
              <w:right w:val="nil"/>
            </w:tcBorders>
            <w:shd w:val="clear" w:color="auto" w:fill="auto"/>
            <w:vAlign w:val="center"/>
            <w:hideMark/>
          </w:tcPr>
          <w:p w14:paraId="40D05DEC" w14:textId="798915C3" w:rsidR="00507A2F" w:rsidRPr="00507A2F" w:rsidRDefault="00507A2F" w:rsidP="009C4E43">
            <w:pPr>
              <w:jc w:val="center"/>
              <w:rPr>
                <w:rFonts w:eastAsia="Times New Roman"/>
                <w:b/>
                <w:bCs/>
                <w:color w:val="000000"/>
                <w:sz w:val="16"/>
                <w:szCs w:val="16"/>
              </w:rPr>
            </w:pPr>
            <w:r w:rsidRPr="00507A2F">
              <w:rPr>
                <w:rFonts w:eastAsia="Times New Roman"/>
                <w:b/>
                <w:bCs/>
                <w:color w:val="000000"/>
                <w:sz w:val="16"/>
                <w:szCs w:val="16"/>
              </w:rPr>
              <w:t>No. of individuals infected</w:t>
            </w:r>
            <w:r w:rsidR="002961EB">
              <w:rPr>
                <w:rFonts w:eastAsia="Times New Roman"/>
                <w:b/>
                <w:bCs/>
                <w:color w:val="000000"/>
                <w:sz w:val="16"/>
                <w:szCs w:val="16"/>
              </w:rPr>
              <w:fldChar w:fldCharType="begin">
                <w:fldData xml:space="preserve">dXRob3I+PGF1dGhvcj5UdWRvciBDYXIsIExvcmFpbm5lPC9hdXRob3I+PGF1dGhvcj5UdXpjdSwg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</w:fldData>
              </w:fldChar>
            </w:r>
            <w:r w:rsidR="009C4E43">
              <w:rPr>
                <w:rFonts w:eastAsia="Times New Roman"/>
                <w:b/>
                <w:bCs/>
                <w:color w:val="000000"/>
                <w:sz w:val="16"/>
                <w:szCs w:val="16"/>
              </w:rPr>
              <w:instrText xml:space="preserve"> ADDIN EN.CITE </w:instrText>
            </w:r>
            <w:r w:rsidR="009C4E43">
              <w:rPr>
                <w:rFonts w:eastAsia="Times New Roman"/>
                <w:b/>
                <w:bCs/>
                <w:color w:val="000000"/>
                <w:sz w:val="16"/>
                <w:szCs w:val="16"/>
              </w:rPr>
              <w:fldChar w:fldCharType="begin">
                <w:fldData xml:space="preserve">PEVuZE5vdGU+PENpdGU+PEF1dGhvcj5KYW1lczwvQXV0aG9yPjxZZWFyPjIwMTg8L1llYXI+PFJl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==
</w:fldData>
              </w:fldChar>
            </w:r>
            <w:r w:rsidR="009C4E43">
              <w:rPr>
                <w:rFonts w:eastAsia="Times New Roman"/>
                <w:b/>
                <w:bCs/>
                <w:color w:val="000000"/>
                <w:sz w:val="16"/>
                <w:szCs w:val="16"/>
              </w:rPr>
              <w:instrText xml:space="preserve"> ADDIN EN.CITE.DATA </w:instrText>
            </w:r>
            <w:r w:rsidR="009C4E43">
              <w:rPr>
                <w:rFonts w:eastAsia="Times New Roman"/>
                <w:b/>
                <w:bCs/>
                <w:color w:val="000000"/>
                <w:sz w:val="16"/>
                <w:szCs w:val="16"/>
              </w:rPr>
            </w:r>
            <w:r w:rsidR="009C4E43">
              <w:rPr>
                <w:rFonts w:eastAsia="Times New Roman"/>
                <w:b/>
                <w:bCs/>
                <w:color w:val="000000"/>
                <w:sz w:val="16"/>
                <w:szCs w:val="16"/>
              </w:rPr>
              <w:fldChar w:fldCharType="end"/>
            </w:r>
            <w:r w:rsidR="009C4E43">
              <w:rPr>
                <w:rFonts w:eastAsia="Times New Roman"/>
                <w:b/>
                <w:bCs/>
                <w:color w:val="000000"/>
                <w:sz w:val="16"/>
                <w:szCs w:val="16"/>
              </w:rPr>
              <w:fldChar w:fldCharType="begin">
                <w:fldData xml:space="preserve">dXRob3I+PGF1dGhvcj5UdWRvciBDYXIsIExvcmFpbm5lPC9hdXRob3I+PGF1dGhvcj5UdXpjdSwg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</w:fldData>
              </w:fldChar>
            </w:r>
            <w:r w:rsidR="009C4E43">
              <w:rPr>
                <w:rFonts w:eastAsia="Times New Roman"/>
                <w:b/>
                <w:bCs/>
                <w:color w:val="000000"/>
                <w:sz w:val="16"/>
                <w:szCs w:val="16"/>
              </w:rPr>
              <w:instrText xml:space="preserve"> ADDIN EN.CITE.DATA </w:instrText>
            </w:r>
            <w:r w:rsidR="009C4E43">
              <w:rPr>
                <w:rFonts w:eastAsia="Times New Roman"/>
                <w:b/>
                <w:bCs/>
                <w:color w:val="000000"/>
                <w:sz w:val="16"/>
                <w:szCs w:val="16"/>
              </w:rPr>
            </w:r>
            <w:r w:rsidR="009C4E43">
              <w:rPr>
                <w:rFonts w:eastAsia="Times New Roman"/>
                <w:b/>
                <w:bCs/>
                <w:color w:val="000000"/>
                <w:sz w:val="16"/>
                <w:szCs w:val="16"/>
              </w:rPr>
              <w:fldChar w:fldCharType="end"/>
            </w:r>
            <w:r w:rsidR="002961EB">
              <w:rPr>
                <w:rFonts w:eastAsia="Times New Roman"/>
                <w:b/>
                <w:bCs/>
                <w:color w:val="000000"/>
                <w:sz w:val="16"/>
                <w:szCs w:val="16"/>
              </w:rPr>
            </w:r>
            <w:r w:rsidR="002961EB">
              <w:rPr>
                <w:rFonts w:eastAsia="Times New Roman"/>
                <w:b/>
                <w:bCs/>
                <w:color w:val="000000"/>
                <w:sz w:val="16"/>
                <w:szCs w:val="16"/>
              </w:rPr>
              <w:fldChar w:fldCharType="separate"/>
            </w:r>
            <w:r w:rsidR="009C4E43" w:rsidRPr="009C4E43">
              <w:rPr>
                <w:rFonts w:eastAsia="Times New Roman"/>
                <w:b/>
                <w:bCs/>
                <w:noProof/>
                <w:color w:val="000000"/>
                <w:sz w:val="16"/>
                <w:szCs w:val="16"/>
                <w:vertAlign w:val="superscript"/>
              </w:rPr>
              <w:t>4</w:t>
            </w:r>
            <w:r w:rsidR="002961EB">
              <w:rPr>
                <w:rFonts w:eastAsia="Times New Roman"/>
                <w:b/>
                <w:bCs/>
                <w:color w:val="000000"/>
                <w:sz w:val="16"/>
                <w:szCs w:val="16"/>
              </w:rPr>
              <w:fldChar w:fldCharType="end"/>
            </w:r>
          </w:p>
        </w:tc>
        <w:tc>
          <w:tcPr>
            <w:tcW w:w="788" w:type="dxa"/>
            <w:tcBorders>
              <w:top w:val="single" w:sz="4" w:space="0" w:color="auto"/>
              <w:left w:val="nil"/>
              <w:bottom w:val="single" w:sz="4" w:space="0" w:color="auto"/>
              <w:right w:val="nil"/>
            </w:tcBorders>
            <w:shd w:val="clear" w:color="auto" w:fill="auto"/>
            <w:noWrap/>
            <w:vAlign w:val="center"/>
            <w:hideMark/>
          </w:tcPr>
          <w:p w14:paraId="14B00DB0" w14:textId="0A194E7B" w:rsidR="00507A2F" w:rsidRPr="00507A2F" w:rsidRDefault="00507A2F" w:rsidP="009C4E43">
            <w:pPr>
              <w:jc w:val="center"/>
              <w:rPr>
                <w:rFonts w:eastAsia="Times New Roman"/>
                <w:b/>
                <w:bCs/>
                <w:color w:val="000000"/>
                <w:sz w:val="16"/>
                <w:szCs w:val="16"/>
              </w:rPr>
            </w:pPr>
            <w:r w:rsidRPr="00507A2F">
              <w:rPr>
                <w:rFonts w:eastAsia="Times New Roman"/>
                <w:b/>
                <w:bCs/>
                <w:color w:val="000000"/>
                <w:sz w:val="16"/>
                <w:szCs w:val="16"/>
              </w:rPr>
              <w:t>DALYs</w:t>
            </w:r>
            <w:r w:rsidR="002961EB">
              <w:rPr>
                <w:rFonts w:eastAsia="Times New Roman"/>
                <w:b/>
                <w:bCs/>
                <w:color w:val="000000"/>
                <w:sz w:val="16"/>
                <w:szCs w:val="16"/>
              </w:rPr>
              <w:fldChar w:fldCharType="begin">
                <w:fldData xml:space="preserve">b3I+PGF1dGhvcj5VcGRpa2UsIFJhY2hlbCBMLjwvYXV0aG9yPjxhdXRob3I+VXNtYW4sIE11aGFt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==
</w:fldData>
              </w:fldChar>
            </w:r>
            <w:r w:rsidR="009C4E43">
              <w:rPr>
                <w:rFonts w:eastAsia="Times New Roman"/>
                <w:b/>
                <w:bCs/>
                <w:color w:val="000000"/>
                <w:sz w:val="16"/>
                <w:szCs w:val="16"/>
              </w:rPr>
              <w:instrText xml:space="preserve"> ADDIN EN.CITE </w:instrText>
            </w:r>
            <w:r w:rsidR="009C4E43">
              <w:rPr>
                <w:rFonts w:eastAsia="Times New Roman"/>
                <w:b/>
                <w:bCs/>
                <w:color w:val="000000"/>
                <w:sz w:val="16"/>
                <w:szCs w:val="16"/>
              </w:rPr>
              <w:fldChar w:fldCharType="begin">
                <w:fldData xml:space="preserve">PEVuZE5vdGU+PENpdGU+PEF1dGhvcj5LeXU8L0F1dGhvcj48WWVhcj4yMDE4PC9ZZWFyPjxSZWNO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==
</w:fldData>
              </w:fldChar>
            </w:r>
            <w:r w:rsidR="009C4E43">
              <w:rPr>
                <w:rFonts w:eastAsia="Times New Roman"/>
                <w:b/>
                <w:bCs/>
                <w:color w:val="000000"/>
                <w:sz w:val="16"/>
                <w:szCs w:val="16"/>
              </w:rPr>
              <w:instrText xml:space="preserve"> ADDIN EN.CITE.DATA </w:instrText>
            </w:r>
            <w:r w:rsidR="009C4E43">
              <w:rPr>
                <w:rFonts w:eastAsia="Times New Roman"/>
                <w:b/>
                <w:bCs/>
                <w:color w:val="000000"/>
                <w:sz w:val="16"/>
                <w:szCs w:val="16"/>
              </w:rPr>
            </w:r>
            <w:r w:rsidR="009C4E43">
              <w:rPr>
                <w:rFonts w:eastAsia="Times New Roman"/>
                <w:b/>
                <w:bCs/>
                <w:color w:val="000000"/>
                <w:sz w:val="16"/>
                <w:szCs w:val="16"/>
              </w:rPr>
              <w:fldChar w:fldCharType="end"/>
            </w:r>
            <w:r w:rsidR="009C4E43">
              <w:rPr>
                <w:rFonts w:eastAsia="Times New Roman"/>
                <w:b/>
                <w:bCs/>
                <w:color w:val="000000"/>
                <w:sz w:val="16"/>
                <w:szCs w:val="16"/>
              </w:rPr>
              <w:fldChar w:fldCharType="begin">
                <w:fldData xml:space="preserve">b3I+PGF1dGhvcj5VcGRpa2UsIFJhY2hlbCBMLjwvYXV0aG9yPjxhdXRob3I+VXNtYW4sIE11aGFt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==
</w:fldData>
              </w:fldChar>
            </w:r>
            <w:r w:rsidR="009C4E43">
              <w:rPr>
                <w:rFonts w:eastAsia="Times New Roman"/>
                <w:b/>
                <w:bCs/>
                <w:color w:val="000000"/>
                <w:sz w:val="16"/>
                <w:szCs w:val="16"/>
              </w:rPr>
              <w:instrText xml:space="preserve"> ADDIN EN.CITE.DATA </w:instrText>
            </w:r>
            <w:r w:rsidR="009C4E43">
              <w:rPr>
                <w:rFonts w:eastAsia="Times New Roman"/>
                <w:b/>
                <w:bCs/>
                <w:color w:val="000000"/>
                <w:sz w:val="16"/>
                <w:szCs w:val="16"/>
              </w:rPr>
            </w:r>
            <w:r w:rsidR="009C4E43">
              <w:rPr>
                <w:rFonts w:eastAsia="Times New Roman"/>
                <w:b/>
                <w:bCs/>
                <w:color w:val="000000"/>
                <w:sz w:val="16"/>
                <w:szCs w:val="16"/>
              </w:rPr>
              <w:fldChar w:fldCharType="end"/>
            </w:r>
            <w:r w:rsidR="002961EB">
              <w:rPr>
                <w:rFonts w:eastAsia="Times New Roman"/>
                <w:b/>
                <w:bCs/>
                <w:color w:val="000000"/>
                <w:sz w:val="16"/>
                <w:szCs w:val="16"/>
              </w:rPr>
            </w:r>
            <w:r w:rsidR="002961EB">
              <w:rPr>
                <w:rFonts w:eastAsia="Times New Roman"/>
                <w:b/>
                <w:bCs/>
                <w:color w:val="000000"/>
                <w:sz w:val="16"/>
                <w:szCs w:val="16"/>
              </w:rPr>
              <w:fldChar w:fldCharType="separate"/>
            </w:r>
            <w:r w:rsidR="009C4E43" w:rsidRPr="009C4E43">
              <w:rPr>
                <w:rFonts w:eastAsia="Times New Roman"/>
                <w:b/>
                <w:bCs/>
                <w:noProof/>
                <w:color w:val="000000"/>
                <w:sz w:val="16"/>
                <w:szCs w:val="16"/>
                <w:vertAlign w:val="superscript"/>
              </w:rPr>
              <w:t>5</w:t>
            </w:r>
            <w:r w:rsidR="002961EB">
              <w:rPr>
                <w:rFonts w:eastAsia="Times New Roman"/>
                <w:b/>
                <w:bCs/>
                <w:color w:val="000000"/>
                <w:sz w:val="16"/>
                <w:szCs w:val="16"/>
              </w:rPr>
              <w:fldChar w:fldCharType="end"/>
            </w:r>
          </w:p>
        </w:tc>
        <w:tc>
          <w:tcPr>
            <w:tcW w:w="1476" w:type="dxa"/>
            <w:tcBorders>
              <w:top w:val="single" w:sz="4" w:space="0" w:color="auto"/>
              <w:left w:val="nil"/>
              <w:bottom w:val="single" w:sz="4" w:space="0" w:color="auto"/>
              <w:right w:val="nil"/>
            </w:tcBorders>
            <w:shd w:val="clear" w:color="auto" w:fill="auto"/>
            <w:vAlign w:val="center"/>
            <w:hideMark/>
          </w:tcPr>
          <w:p w14:paraId="4109E271" w14:textId="27E8348A" w:rsidR="00507A2F" w:rsidRPr="00507A2F" w:rsidRDefault="00507A2F" w:rsidP="00350A59">
            <w:pPr>
              <w:jc w:val="center"/>
              <w:rPr>
                <w:rFonts w:eastAsia="Times New Roman"/>
                <w:b/>
                <w:bCs/>
                <w:color w:val="000000"/>
                <w:sz w:val="16"/>
                <w:szCs w:val="16"/>
              </w:rPr>
            </w:pPr>
            <w:r w:rsidRPr="00507A2F">
              <w:rPr>
                <w:rFonts w:eastAsia="Times New Roman"/>
                <w:b/>
                <w:bCs/>
                <w:color w:val="000000"/>
                <w:sz w:val="16"/>
                <w:szCs w:val="16"/>
              </w:rPr>
              <w:t>No. of countries requiring PCs</w:t>
            </w:r>
            <w:r w:rsidRPr="00507A2F">
              <w:rPr>
                <w:sz w:val="16"/>
                <w:szCs w:val="16"/>
                <w:vertAlign w:val="superscript"/>
              </w:rPr>
              <w:t xml:space="preserve"> a</w:t>
            </w:r>
            <w:r>
              <w:rPr>
                <w:sz w:val="16"/>
                <w:szCs w:val="16"/>
              </w:rPr>
              <w:t xml:space="preserve"> </w:t>
            </w:r>
            <w:r w:rsidR="002961EB">
              <w:rPr>
                <w:rFonts w:eastAsia="Times New Roman"/>
                <w:b/>
                <w:bCs/>
                <w:color w:val="000000"/>
                <w:sz w:val="16"/>
                <w:szCs w:val="16"/>
              </w:rPr>
              <w:fldChar w:fldCharType="begin"/>
            </w:r>
            <w:r w:rsidR="00350A59">
              <w:rPr>
                <w:rFonts w:eastAsia="Times New Roman"/>
                <w:b/>
                <w:bCs/>
                <w:color w:val="000000"/>
                <w:sz w:val="16"/>
                <w:szCs w:val="16"/>
              </w:rPr>
              <w:instrText xml:space="preserve"> ADDIN EN.CITE &lt;EndNote&gt;&lt;Cite ExcludeAuth="1"&gt;&lt;Year&gt;2018&lt;/Year&gt;&lt;RecNum&gt;1457&lt;/RecNum&gt;&lt;DisplayText&gt;&lt;style face="superscript"&gt;16&lt;/style&gt;&lt;/DisplayText&gt;&lt;record&gt;&lt;rec-number&gt;1457&lt;/rec-number&gt;&lt;foreign-keys&gt;&lt;key app="EN" db-id="psvrpwr2ceafrqerex4pps2hetw90zft02ft" timestamp="1549390212"&gt;1457&lt;/key&gt;&lt;/foreign-keys&gt;&lt;ref-type name="Report"&gt;27&lt;/ref-type&gt;&lt;contributors&gt;&lt;/contributors&gt;&lt;titles&gt;&lt;title&gt;Summary of global update on provision of preventive chemotherapy in 2017 and progress towards ensuring timely supplies and management&lt;/title&gt;&lt;secondary-title&gt;Weekly Epidemiological Record&lt;/secondary-title&gt;&lt;/titles&gt;&lt;pages&gt;508-520&lt;/pages&gt;&lt;number&gt;39&lt;/number&gt;&lt;dates&gt;&lt;year&gt;2018&lt;/year&gt;&lt;/dates&gt;&lt;pub-location&gt;Geneva&lt;/pub-location&gt;&lt;publisher&gt;World Health Organization&lt;/publisher&gt;&lt;urls&gt;&lt;/urls&gt;&lt;custom6&gt;93&lt;/custom6&gt;&lt;/record&gt;&lt;/Cite&gt;&lt;/EndNote&gt;</w:instrText>
            </w:r>
            <w:r w:rsidR="002961EB">
              <w:rPr>
                <w:rFonts w:eastAsia="Times New Roman"/>
                <w:b/>
                <w:bCs/>
                <w:color w:val="000000"/>
                <w:sz w:val="16"/>
                <w:szCs w:val="16"/>
              </w:rPr>
              <w:fldChar w:fldCharType="separate"/>
            </w:r>
            <w:r w:rsidR="00350A59" w:rsidRPr="00350A59">
              <w:rPr>
                <w:rFonts w:eastAsia="Times New Roman"/>
                <w:b/>
                <w:bCs/>
                <w:noProof/>
                <w:color w:val="000000"/>
                <w:sz w:val="16"/>
                <w:szCs w:val="16"/>
                <w:vertAlign w:val="superscript"/>
              </w:rPr>
              <w:t>16</w:t>
            </w:r>
            <w:r w:rsidR="002961EB">
              <w:rPr>
                <w:rFonts w:eastAsia="Times New Roman"/>
                <w:b/>
                <w:bCs/>
                <w:color w:val="000000"/>
                <w:sz w:val="16"/>
                <w:szCs w:val="16"/>
              </w:rPr>
              <w:fldChar w:fldCharType="end"/>
            </w:r>
          </w:p>
        </w:tc>
        <w:tc>
          <w:tcPr>
            <w:tcW w:w="1260" w:type="dxa"/>
            <w:tcBorders>
              <w:top w:val="single" w:sz="4" w:space="0" w:color="auto"/>
              <w:left w:val="nil"/>
              <w:bottom w:val="single" w:sz="4" w:space="0" w:color="auto"/>
              <w:right w:val="nil"/>
            </w:tcBorders>
            <w:shd w:val="clear" w:color="auto" w:fill="auto"/>
            <w:vAlign w:val="center"/>
            <w:hideMark/>
          </w:tcPr>
          <w:p w14:paraId="3340EA29" w14:textId="6F29580B" w:rsidR="00507A2F" w:rsidRPr="00507A2F" w:rsidRDefault="00507A2F" w:rsidP="00350A59">
            <w:pPr>
              <w:jc w:val="center"/>
              <w:rPr>
                <w:rFonts w:eastAsia="Times New Roman"/>
                <w:b/>
                <w:bCs/>
                <w:color w:val="000000"/>
                <w:sz w:val="16"/>
                <w:szCs w:val="16"/>
              </w:rPr>
            </w:pPr>
            <w:r w:rsidRPr="00507A2F">
              <w:rPr>
                <w:rFonts w:eastAsia="Times New Roman"/>
                <w:b/>
                <w:bCs/>
                <w:color w:val="000000"/>
                <w:sz w:val="16"/>
                <w:szCs w:val="16"/>
              </w:rPr>
              <w:t>No. of people requiring PCs</w:t>
            </w:r>
            <w:r w:rsidR="002961EB">
              <w:rPr>
                <w:rFonts w:eastAsia="Times New Roman"/>
                <w:b/>
                <w:bCs/>
                <w:color w:val="000000"/>
                <w:sz w:val="16"/>
                <w:szCs w:val="16"/>
              </w:rPr>
              <w:fldChar w:fldCharType="begin"/>
            </w:r>
            <w:r w:rsidR="00350A59">
              <w:rPr>
                <w:rFonts w:eastAsia="Times New Roman"/>
                <w:b/>
                <w:bCs/>
                <w:color w:val="000000"/>
                <w:sz w:val="16"/>
                <w:szCs w:val="16"/>
              </w:rPr>
              <w:instrText xml:space="preserve"> ADDIN EN.CITE &lt;EndNote&gt;&lt;Cite ExcludeAuth="1"&gt;&lt;Year&gt;2018&lt;/Year&gt;&lt;RecNum&gt;1457&lt;/RecNum&gt;&lt;DisplayText&gt;&lt;style face="superscript"&gt;16&lt;/style&gt;&lt;/DisplayText&gt;&lt;record&gt;&lt;rec-number&gt;1457&lt;/rec-number&gt;&lt;foreign-keys&gt;&lt;key app="EN" db-id="psvrpwr2ceafrqerex4pps2hetw90zft02ft" timestamp="1549390212"&gt;1457&lt;/key&gt;&lt;/foreign-keys&gt;&lt;ref-type name="Report"&gt;27&lt;/ref-type&gt;&lt;contributors&gt;&lt;/contributors&gt;&lt;titles&gt;&lt;title&gt;Summary of global update on provision of preventive chemotherapy in 2017 and progress towards ensuring timely supplies and management&lt;/title&gt;&lt;secondary-title&gt;Weekly Epidemiological Record&lt;/secondary-title&gt;&lt;/titles&gt;&lt;pages&gt;508-520&lt;/pages&gt;&lt;number&gt;39&lt;/number&gt;&lt;dates&gt;&lt;year&gt;2018&lt;/year&gt;&lt;/dates&gt;&lt;pub-location&gt;Geneva&lt;/pub-location&gt;&lt;publisher&gt;World Health Organization&lt;/publisher&gt;&lt;urls&gt;&lt;/urls&gt;&lt;custom6&gt;93&lt;/custom6&gt;&lt;/record&gt;&lt;/Cite&gt;&lt;/EndNote&gt;</w:instrText>
            </w:r>
            <w:r w:rsidR="002961EB">
              <w:rPr>
                <w:rFonts w:eastAsia="Times New Roman"/>
                <w:b/>
                <w:bCs/>
                <w:color w:val="000000"/>
                <w:sz w:val="16"/>
                <w:szCs w:val="16"/>
              </w:rPr>
              <w:fldChar w:fldCharType="separate"/>
            </w:r>
            <w:r w:rsidR="00350A59" w:rsidRPr="00350A59">
              <w:rPr>
                <w:rFonts w:eastAsia="Times New Roman"/>
                <w:b/>
                <w:bCs/>
                <w:noProof/>
                <w:color w:val="000000"/>
                <w:sz w:val="16"/>
                <w:szCs w:val="16"/>
                <w:vertAlign w:val="superscript"/>
              </w:rPr>
              <w:t>16</w:t>
            </w:r>
            <w:r w:rsidR="002961EB">
              <w:rPr>
                <w:rFonts w:eastAsia="Times New Roman"/>
                <w:b/>
                <w:bCs/>
                <w:color w:val="000000"/>
                <w:sz w:val="16"/>
                <w:szCs w:val="16"/>
              </w:rPr>
              <w:fldChar w:fldCharType="end"/>
            </w:r>
          </w:p>
        </w:tc>
        <w:tc>
          <w:tcPr>
            <w:tcW w:w="1350" w:type="dxa"/>
            <w:tcBorders>
              <w:top w:val="single" w:sz="4" w:space="0" w:color="auto"/>
              <w:left w:val="nil"/>
              <w:bottom w:val="single" w:sz="4" w:space="0" w:color="auto"/>
              <w:right w:val="single" w:sz="4" w:space="0" w:color="auto"/>
            </w:tcBorders>
            <w:shd w:val="clear" w:color="auto" w:fill="auto"/>
            <w:vAlign w:val="center"/>
            <w:hideMark/>
          </w:tcPr>
          <w:p w14:paraId="5C63E9F4" w14:textId="3A6F8C39" w:rsidR="00507A2F" w:rsidRPr="00507A2F" w:rsidRDefault="00507A2F" w:rsidP="00350A59">
            <w:pPr>
              <w:jc w:val="center"/>
              <w:rPr>
                <w:rFonts w:eastAsia="Times New Roman"/>
                <w:b/>
                <w:bCs/>
                <w:color w:val="000000"/>
                <w:sz w:val="16"/>
                <w:szCs w:val="16"/>
              </w:rPr>
            </w:pPr>
            <w:r w:rsidRPr="00507A2F">
              <w:rPr>
                <w:rFonts w:eastAsia="Times New Roman"/>
                <w:b/>
                <w:bCs/>
                <w:color w:val="000000"/>
                <w:sz w:val="16"/>
                <w:szCs w:val="16"/>
              </w:rPr>
              <w:t>Reported no. of individuals receiving PCs</w:t>
            </w:r>
            <w:r w:rsidR="002961EB">
              <w:rPr>
                <w:rFonts w:eastAsia="Times New Roman"/>
                <w:b/>
                <w:bCs/>
                <w:color w:val="000000"/>
                <w:sz w:val="16"/>
                <w:szCs w:val="16"/>
              </w:rPr>
              <w:fldChar w:fldCharType="begin"/>
            </w:r>
            <w:r w:rsidR="00350A59">
              <w:rPr>
                <w:rFonts w:eastAsia="Times New Roman"/>
                <w:b/>
                <w:bCs/>
                <w:color w:val="000000"/>
                <w:sz w:val="16"/>
                <w:szCs w:val="16"/>
              </w:rPr>
              <w:instrText xml:space="preserve"> ADDIN EN.CITE &lt;EndNote&gt;&lt;Cite ExcludeAuth="1"&gt;&lt;Year&gt;2018&lt;/Year&gt;&lt;RecNum&gt;1457&lt;/RecNum&gt;&lt;DisplayText&gt;&lt;style face="superscript"&gt;16&lt;/style&gt;&lt;/DisplayText&gt;&lt;record&gt;&lt;rec-number&gt;1457&lt;/rec-number&gt;&lt;foreign-keys&gt;&lt;key app="EN" db-id="psvrpwr2ceafrqerex4pps2hetw90zft02ft" timestamp="1549390212"&gt;1457&lt;/key&gt;&lt;/foreign-keys&gt;&lt;ref-type name="Report"&gt;27&lt;/ref-type&gt;&lt;contributors&gt;&lt;/contributors&gt;&lt;titles&gt;&lt;title&gt;Summary of global update on provision of preventive chemotherapy in 2017 and progress towards ensuring timely supplies and management&lt;/title&gt;&lt;secondary-title&gt;Weekly Epidemiological Record&lt;/secondary-title&gt;&lt;/titles&gt;&lt;pages&gt;508-520&lt;/pages&gt;&lt;number&gt;39&lt;/number&gt;&lt;dates&gt;&lt;year&gt;2018&lt;/year&gt;&lt;/dates&gt;&lt;pub-location&gt;Geneva&lt;/pub-location&gt;&lt;publisher&gt;World Health Organization&lt;/publisher&gt;&lt;urls&gt;&lt;/urls&gt;&lt;custom6&gt;93&lt;/custom6&gt;&lt;/record&gt;&lt;/Cite&gt;&lt;/EndNote&gt;</w:instrText>
            </w:r>
            <w:r w:rsidR="002961EB">
              <w:rPr>
                <w:rFonts w:eastAsia="Times New Roman"/>
                <w:b/>
                <w:bCs/>
                <w:color w:val="000000"/>
                <w:sz w:val="16"/>
                <w:szCs w:val="16"/>
              </w:rPr>
              <w:fldChar w:fldCharType="separate"/>
            </w:r>
            <w:r w:rsidR="00350A59" w:rsidRPr="00350A59">
              <w:rPr>
                <w:rFonts w:eastAsia="Times New Roman"/>
                <w:b/>
                <w:bCs/>
                <w:noProof/>
                <w:color w:val="000000"/>
                <w:sz w:val="16"/>
                <w:szCs w:val="16"/>
                <w:vertAlign w:val="superscript"/>
              </w:rPr>
              <w:t>16</w:t>
            </w:r>
            <w:r w:rsidR="002961EB">
              <w:rPr>
                <w:rFonts w:eastAsia="Times New Roman"/>
                <w:b/>
                <w:bCs/>
                <w:color w:val="000000"/>
                <w:sz w:val="16"/>
                <w:szCs w:val="16"/>
              </w:rPr>
              <w:fldChar w:fldCharType="end"/>
            </w:r>
          </w:p>
        </w:tc>
      </w:tr>
      <w:tr w:rsidR="00507A2F" w:rsidRPr="00507A2F" w14:paraId="45ED0020" w14:textId="77777777" w:rsidTr="007712BD">
        <w:trPr>
          <w:trHeight w:val="200"/>
        </w:trPr>
        <w:tc>
          <w:tcPr>
            <w:tcW w:w="2708" w:type="dxa"/>
            <w:tcBorders>
              <w:top w:val="nil"/>
              <w:left w:val="single" w:sz="4" w:space="0" w:color="auto"/>
              <w:bottom w:val="nil"/>
              <w:right w:val="nil"/>
            </w:tcBorders>
            <w:shd w:val="clear" w:color="auto" w:fill="auto"/>
            <w:noWrap/>
            <w:vAlign w:val="bottom"/>
            <w:hideMark/>
          </w:tcPr>
          <w:p w14:paraId="798A2DB8" w14:textId="77777777" w:rsidR="00507A2F" w:rsidRPr="00507A2F" w:rsidRDefault="00507A2F" w:rsidP="00507A2F">
            <w:pPr>
              <w:rPr>
                <w:rFonts w:eastAsia="Times New Roman"/>
                <w:color w:val="000000"/>
                <w:sz w:val="16"/>
                <w:szCs w:val="16"/>
              </w:rPr>
            </w:pPr>
            <w:r w:rsidRPr="00507A2F">
              <w:rPr>
                <w:rFonts w:eastAsia="Times New Roman"/>
                <w:color w:val="000000"/>
                <w:sz w:val="16"/>
                <w:szCs w:val="16"/>
              </w:rPr>
              <w:t>Schistosomiasis</w:t>
            </w:r>
          </w:p>
        </w:tc>
        <w:tc>
          <w:tcPr>
            <w:tcW w:w="973" w:type="dxa"/>
            <w:tcBorders>
              <w:top w:val="nil"/>
              <w:left w:val="nil"/>
              <w:bottom w:val="nil"/>
              <w:right w:val="nil"/>
            </w:tcBorders>
            <w:shd w:val="clear" w:color="auto" w:fill="auto"/>
            <w:noWrap/>
            <w:vAlign w:val="bottom"/>
            <w:hideMark/>
          </w:tcPr>
          <w:p w14:paraId="4508E1A2" w14:textId="3C9CF677" w:rsidR="00507A2F" w:rsidRPr="00507A2F" w:rsidRDefault="00507A2F" w:rsidP="00507A2F">
            <w:pPr>
              <w:jc w:val="right"/>
              <w:rPr>
                <w:rFonts w:eastAsia="Times New Roman"/>
                <w:color w:val="000000"/>
                <w:sz w:val="16"/>
                <w:szCs w:val="16"/>
              </w:rPr>
            </w:pPr>
            <w:r>
              <w:rPr>
                <w:rFonts w:eastAsia="Times New Roman"/>
                <w:color w:val="000000"/>
                <w:sz w:val="16"/>
                <w:szCs w:val="16"/>
              </w:rPr>
              <w:t>142·</w:t>
            </w:r>
            <w:r w:rsidRPr="00507A2F">
              <w:rPr>
                <w:rFonts w:eastAsia="Times New Roman"/>
                <w:color w:val="000000"/>
                <w:sz w:val="16"/>
                <w:szCs w:val="16"/>
              </w:rPr>
              <w:t>79</w:t>
            </w:r>
          </w:p>
        </w:tc>
        <w:tc>
          <w:tcPr>
            <w:tcW w:w="788" w:type="dxa"/>
            <w:tcBorders>
              <w:top w:val="nil"/>
              <w:left w:val="nil"/>
              <w:bottom w:val="nil"/>
              <w:right w:val="nil"/>
            </w:tcBorders>
            <w:shd w:val="clear" w:color="auto" w:fill="auto"/>
            <w:noWrap/>
            <w:vAlign w:val="bottom"/>
            <w:hideMark/>
          </w:tcPr>
          <w:p w14:paraId="00C4D9CC" w14:textId="506C3A96" w:rsidR="00507A2F" w:rsidRPr="00507A2F" w:rsidRDefault="00507A2F" w:rsidP="00507A2F">
            <w:pPr>
              <w:jc w:val="right"/>
              <w:rPr>
                <w:rFonts w:eastAsia="Times New Roman"/>
                <w:color w:val="000000"/>
                <w:sz w:val="16"/>
                <w:szCs w:val="16"/>
              </w:rPr>
            </w:pPr>
            <w:r>
              <w:rPr>
                <w:rFonts w:eastAsia="Times New Roman"/>
                <w:color w:val="000000"/>
                <w:sz w:val="16"/>
                <w:szCs w:val="16"/>
              </w:rPr>
              <w:t>1·</w:t>
            </w:r>
            <w:r w:rsidRPr="00507A2F">
              <w:rPr>
                <w:rFonts w:eastAsia="Times New Roman"/>
                <w:color w:val="000000"/>
                <w:sz w:val="16"/>
                <w:szCs w:val="16"/>
              </w:rPr>
              <w:t>43</w:t>
            </w:r>
          </w:p>
        </w:tc>
        <w:tc>
          <w:tcPr>
            <w:tcW w:w="1476" w:type="dxa"/>
            <w:tcBorders>
              <w:top w:val="nil"/>
              <w:left w:val="nil"/>
              <w:bottom w:val="nil"/>
              <w:right w:val="nil"/>
            </w:tcBorders>
            <w:shd w:val="clear" w:color="auto" w:fill="auto"/>
            <w:noWrap/>
            <w:vAlign w:val="bottom"/>
            <w:hideMark/>
          </w:tcPr>
          <w:p w14:paraId="1AE427B3" w14:textId="77777777" w:rsidR="00507A2F" w:rsidRPr="00507A2F" w:rsidRDefault="00507A2F" w:rsidP="00507A2F">
            <w:pPr>
              <w:jc w:val="right"/>
              <w:rPr>
                <w:rFonts w:eastAsia="Times New Roman"/>
                <w:color w:val="000000"/>
                <w:sz w:val="16"/>
                <w:szCs w:val="16"/>
              </w:rPr>
            </w:pPr>
            <w:r w:rsidRPr="00507A2F">
              <w:rPr>
                <w:rFonts w:eastAsia="Times New Roman"/>
                <w:color w:val="000000"/>
                <w:sz w:val="16"/>
                <w:szCs w:val="16"/>
              </w:rPr>
              <w:t>52</w:t>
            </w:r>
          </w:p>
        </w:tc>
        <w:tc>
          <w:tcPr>
            <w:tcW w:w="1260" w:type="dxa"/>
            <w:tcBorders>
              <w:top w:val="nil"/>
              <w:left w:val="nil"/>
              <w:bottom w:val="nil"/>
              <w:right w:val="nil"/>
            </w:tcBorders>
            <w:shd w:val="clear" w:color="auto" w:fill="auto"/>
            <w:noWrap/>
            <w:vAlign w:val="bottom"/>
            <w:hideMark/>
          </w:tcPr>
          <w:p w14:paraId="3DD3C789" w14:textId="7AD34E08" w:rsidR="00507A2F" w:rsidRPr="00507A2F" w:rsidRDefault="00507A2F" w:rsidP="00507A2F">
            <w:pPr>
              <w:jc w:val="right"/>
              <w:rPr>
                <w:rFonts w:eastAsia="Times New Roman"/>
                <w:color w:val="000000"/>
                <w:sz w:val="16"/>
                <w:szCs w:val="16"/>
              </w:rPr>
            </w:pPr>
            <w:r>
              <w:rPr>
                <w:rFonts w:eastAsia="Times New Roman"/>
                <w:color w:val="000000"/>
                <w:sz w:val="16"/>
                <w:szCs w:val="16"/>
              </w:rPr>
              <w:t>212·</w:t>
            </w:r>
            <w:r w:rsidRPr="00507A2F">
              <w:rPr>
                <w:rFonts w:eastAsia="Times New Roman"/>
                <w:color w:val="000000"/>
                <w:sz w:val="16"/>
                <w:szCs w:val="16"/>
              </w:rPr>
              <w:t>70</w:t>
            </w:r>
          </w:p>
        </w:tc>
        <w:tc>
          <w:tcPr>
            <w:tcW w:w="1350" w:type="dxa"/>
            <w:tcBorders>
              <w:top w:val="nil"/>
              <w:left w:val="nil"/>
              <w:bottom w:val="nil"/>
              <w:right w:val="single" w:sz="4" w:space="0" w:color="auto"/>
            </w:tcBorders>
            <w:shd w:val="clear" w:color="auto" w:fill="auto"/>
            <w:noWrap/>
            <w:vAlign w:val="bottom"/>
            <w:hideMark/>
          </w:tcPr>
          <w:p w14:paraId="009A9905" w14:textId="77A2AEAA" w:rsidR="00507A2F" w:rsidRPr="00507A2F" w:rsidRDefault="00507A2F" w:rsidP="00507A2F">
            <w:pPr>
              <w:jc w:val="right"/>
              <w:rPr>
                <w:rFonts w:eastAsia="Times New Roman"/>
                <w:color w:val="000000"/>
                <w:sz w:val="16"/>
                <w:szCs w:val="16"/>
              </w:rPr>
            </w:pPr>
            <w:r>
              <w:rPr>
                <w:rFonts w:eastAsia="Times New Roman"/>
                <w:color w:val="000000"/>
                <w:sz w:val="16"/>
                <w:szCs w:val="16"/>
              </w:rPr>
              <w:t>96·</w:t>
            </w:r>
            <w:r w:rsidRPr="00507A2F">
              <w:rPr>
                <w:rFonts w:eastAsia="Times New Roman"/>
                <w:color w:val="000000"/>
                <w:sz w:val="16"/>
                <w:szCs w:val="16"/>
              </w:rPr>
              <w:t>70</w:t>
            </w:r>
          </w:p>
        </w:tc>
      </w:tr>
      <w:tr w:rsidR="00507A2F" w:rsidRPr="00507A2F" w14:paraId="33E25CB4" w14:textId="77777777" w:rsidTr="007712BD">
        <w:trPr>
          <w:trHeight w:val="200"/>
        </w:trPr>
        <w:tc>
          <w:tcPr>
            <w:tcW w:w="2708" w:type="dxa"/>
            <w:tcBorders>
              <w:top w:val="nil"/>
              <w:left w:val="single" w:sz="4" w:space="0" w:color="auto"/>
              <w:bottom w:val="nil"/>
              <w:right w:val="nil"/>
            </w:tcBorders>
            <w:shd w:val="clear" w:color="auto" w:fill="auto"/>
            <w:noWrap/>
            <w:vAlign w:val="bottom"/>
            <w:hideMark/>
          </w:tcPr>
          <w:p w14:paraId="302AA504" w14:textId="77777777" w:rsidR="00507A2F" w:rsidRPr="00507A2F" w:rsidRDefault="00507A2F" w:rsidP="00507A2F">
            <w:pPr>
              <w:rPr>
                <w:rFonts w:eastAsia="Times New Roman"/>
                <w:color w:val="000000"/>
                <w:sz w:val="16"/>
                <w:szCs w:val="16"/>
              </w:rPr>
            </w:pPr>
            <w:r w:rsidRPr="00507A2F">
              <w:rPr>
                <w:rFonts w:eastAsia="Times New Roman"/>
                <w:color w:val="000000"/>
                <w:sz w:val="16"/>
                <w:szCs w:val="16"/>
              </w:rPr>
              <w:t>Lymphatic filariasis</w:t>
            </w:r>
          </w:p>
        </w:tc>
        <w:tc>
          <w:tcPr>
            <w:tcW w:w="973" w:type="dxa"/>
            <w:tcBorders>
              <w:top w:val="nil"/>
              <w:left w:val="nil"/>
              <w:bottom w:val="nil"/>
              <w:right w:val="nil"/>
            </w:tcBorders>
            <w:shd w:val="clear" w:color="auto" w:fill="auto"/>
            <w:noWrap/>
            <w:vAlign w:val="bottom"/>
            <w:hideMark/>
          </w:tcPr>
          <w:p w14:paraId="6F096424" w14:textId="0626FBEC" w:rsidR="00507A2F" w:rsidRPr="00507A2F" w:rsidRDefault="00507A2F" w:rsidP="00507A2F">
            <w:pPr>
              <w:jc w:val="right"/>
              <w:rPr>
                <w:rFonts w:eastAsia="Times New Roman"/>
                <w:color w:val="000000"/>
                <w:sz w:val="16"/>
                <w:szCs w:val="16"/>
              </w:rPr>
            </w:pPr>
            <w:r>
              <w:rPr>
                <w:rFonts w:eastAsia="Times New Roman"/>
                <w:color w:val="000000"/>
                <w:sz w:val="16"/>
                <w:szCs w:val="16"/>
              </w:rPr>
              <w:t>64·</w:t>
            </w:r>
            <w:r w:rsidRPr="00507A2F">
              <w:rPr>
                <w:rFonts w:eastAsia="Times New Roman"/>
                <w:color w:val="000000"/>
                <w:sz w:val="16"/>
                <w:szCs w:val="16"/>
              </w:rPr>
              <w:t>62</w:t>
            </w:r>
          </w:p>
        </w:tc>
        <w:tc>
          <w:tcPr>
            <w:tcW w:w="788" w:type="dxa"/>
            <w:tcBorders>
              <w:top w:val="nil"/>
              <w:left w:val="nil"/>
              <w:bottom w:val="nil"/>
              <w:right w:val="nil"/>
            </w:tcBorders>
            <w:shd w:val="clear" w:color="auto" w:fill="auto"/>
            <w:noWrap/>
            <w:vAlign w:val="bottom"/>
            <w:hideMark/>
          </w:tcPr>
          <w:p w14:paraId="5653A32D" w14:textId="0A2C5A48" w:rsidR="00507A2F" w:rsidRPr="00507A2F" w:rsidRDefault="00507A2F" w:rsidP="00507A2F">
            <w:pPr>
              <w:jc w:val="right"/>
              <w:rPr>
                <w:rFonts w:eastAsia="Times New Roman"/>
                <w:color w:val="000000"/>
                <w:sz w:val="16"/>
                <w:szCs w:val="16"/>
              </w:rPr>
            </w:pPr>
            <w:r>
              <w:rPr>
                <w:rFonts w:eastAsia="Times New Roman"/>
                <w:color w:val="000000"/>
                <w:sz w:val="16"/>
                <w:szCs w:val="16"/>
              </w:rPr>
              <w:t>1·</w:t>
            </w:r>
            <w:r w:rsidRPr="00507A2F">
              <w:rPr>
                <w:rFonts w:eastAsia="Times New Roman"/>
                <w:color w:val="000000"/>
                <w:sz w:val="16"/>
                <w:szCs w:val="16"/>
              </w:rPr>
              <w:t>36</w:t>
            </w:r>
          </w:p>
        </w:tc>
        <w:tc>
          <w:tcPr>
            <w:tcW w:w="1476" w:type="dxa"/>
            <w:tcBorders>
              <w:top w:val="nil"/>
              <w:left w:val="nil"/>
              <w:bottom w:val="nil"/>
              <w:right w:val="nil"/>
            </w:tcBorders>
            <w:shd w:val="clear" w:color="auto" w:fill="auto"/>
            <w:noWrap/>
            <w:vAlign w:val="bottom"/>
            <w:hideMark/>
          </w:tcPr>
          <w:p w14:paraId="61A7D6FA" w14:textId="77777777" w:rsidR="00507A2F" w:rsidRPr="00507A2F" w:rsidRDefault="00507A2F" w:rsidP="00507A2F">
            <w:pPr>
              <w:jc w:val="right"/>
              <w:rPr>
                <w:rFonts w:eastAsia="Times New Roman"/>
                <w:color w:val="000000"/>
                <w:sz w:val="16"/>
                <w:szCs w:val="16"/>
              </w:rPr>
            </w:pPr>
            <w:r w:rsidRPr="00507A2F">
              <w:rPr>
                <w:rFonts w:eastAsia="Times New Roman"/>
                <w:color w:val="000000"/>
                <w:sz w:val="16"/>
                <w:szCs w:val="16"/>
              </w:rPr>
              <w:t>52</w:t>
            </w:r>
          </w:p>
        </w:tc>
        <w:tc>
          <w:tcPr>
            <w:tcW w:w="1260" w:type="dxa"/>
            <w:tcBorders>
              <w:top w:val="nil"/>
              <w:left w:val="nil"/>
              <w:bottom w:val="nil"/>
              <w:right w:val="nil"/>
            </w:tcBorders>
            <w:shd w:val="clear" w:color="auto" w:fill="auto"/>
            <w:noWrap/>
            <w:vAlign w:val="bottom"/>
            <w:hideMark/>
          </w:tcPr>
          <w:p w14:paraId="7EEF28A8" w14:textId="2BCE59FE" w:rsidR="00507A2F" w:rsidRPr="00507A2F" w:rsidRDefault="00507A2F" w:rsidP="00507A2F">
            <w:pPr>
              <w:jc w:val="right"/>
              <w:rPr>
                <w:rFonts w:eastAsia="Times New Roman"/>
                <w:color w:val="000000"/>
                <w:sz w:val="16"/>
                <w:szCs w:val="16"/>
              </w:rPr>
            </w:pPr>
            <w:r>
              <w:rPr>
                <w:rFonts w:eastAsia="Times New Roman"/>
                <w:color w:val="000000"/>
                <w:sz w:val="16"/>
                <w:szCs w:val="16"/>
              </w:rPr>
              <w:t>888·</w:t>
            </w:r>
            <w:r w:rsidRPr="00507A2F">
              <w:rPr>
                <w:rFonts w:eastAsia="Times New Roman"/>
                <w:color w:val="000000"/>
                <w:sz w:val="16"/>
                <w:szCs w:val="16"/>
              </w:rPr>
              <w:t>90</w:t>
            </w:r>
          </w:p>
        </w:tc>
        <w:tc>
          <w:tcPr>
            <w:tcW w:w="1350" w:type="dxa"/>
            <w:tcBorders>
              <w:top w:val="nil"/>
              <w:left w:val="nil"/>
              <w:bottom w:val="nil"/>
              <w:right w:val="single" w:sz="4" w:space="0" w:color="auto"/>
            </w:tcBorders>
            <w:shd w:val="clear" w:color="auto" w:fill="auto"/>
            <w:noWrap/>
            <w:vAlign w:val="bottom"/>
            <w:hideMark/>
          </w:tcPr>
          <w:p w14:paraId="37F7AE31" w14:textId="0ADC1053" w:rsidR="00507A2F" w:rsidRPr="00507A2F" w:rsidRDefault="00507A2F" w:rsidP="00507A2F">
            <w:pPr>
              <w:jc w:val="right"/>
              <w:rPr>
                <w:rFonts w:eastAsia="Times New Roman"/>
                <w:color w:val="000000"/>
                <w:sz w:val="16"/>
                <w:szCs w:val="16"/>
              </w:rPr>
            </w:pPr>
            <w:r>
              <w:rPr>
                <w:rFonts w:eastAsia="Times New Roman"/>
                <w:color w:val="000000"/>
                <w:sz w:val="16"/>
                <w:szCs w:val="16"/>
              </w:rPr>
              <w:t>465·</w:t>
            </w:r>
            <w:r w:rsidRPr="00507A2F">
              <w:rPr>
                <w:rFonts w:eastAsia="Times New Roman"/>
                <w:color w:val="000000"/>
                <w:sz w:val="16"/>
                <w:szCs w:val="16"/>
              </w:rPr>
              <w:t>10</w:t>
            </w:r>
          </w:p>
        </w:tc>
      </w:tr>
      <w:tr w:rsidR="00507A2F" w:rsidRPr="00507A2F" w14:paraId="2ED6F4EC" w14:textId="77777777" w:rsidTr="007712BD">
        <w:trPr>
          <w:trHeight w:val="200"/>
        </w:trPr>
        <w:tc>
          <w:tcPr>
            <w:tcW w:w="2708" w:type="dxa"/>
            <w:tcBorders>
              <w:top w:val="nil"/>
              <w:left w:val="single" w:sz="4" w:space="0" w:color="auto"/>
              <w:bottom w:val="nil"/>
              <w:right w:val="nil"/>
            </w:tcBorders>
            <w:shd w:val="clear" w:color="auto" w:fill="auto"/>
            <w:noWrap/>
            <w:vAlign w:val="bottom"/>
            <w:hideMark/>
          </w:tcPr>
          <w:p w14:paraId="0E0B2323" w14:textId="77777777" w:rsidR="00507A2F" w:rsidRPr="00507A2F" w:rsidRDefault="00507A2F" w:rsidP="00507A2F">
            <w:pPr>
              <w:rPr>
                <w:rFonts w:eastAsia="Times New Roman"/>
                <w:color w:val="000000"/>
                <w:sz w:val="16"/>
                <w:szCs w:val="16"/>
              </w:rPr>
            </w:pPr>
            <w:r w:rsidRPr="00507A2F">
              <w:rPr>
                <w:rFonts w:eastAsia="Times New Roman"/>
                <w:color w:val="000000"/>
                <w:sz w:val="16"/>
                <w:szCs w:val="16"/>
              </w:rPr>
              <w:t>Onchocerciasis</w:t>
            </w:r>
          </w:p>
        </w:tc>
        <w:tc>
          <w:tcPr>
            <w:tcW w:w="973" w:type="dxa"/>
            <w:tcBorders>
              <w:top w:val="nil"/>
              <w:left w:val="nil"/>
              <w:bottom w:val="nil"/>
              <w:right w:val="nil"/>
            </w:tcBorders>
            <w:shd w:val="clear" w:color="auto" w:fill="auto"/>
            <w:noWrap/>
            <w:vAlign w:val="bottom"/>
            <w:hideMark/>
          </w:tcPr>
          <w:p w14:paraId="5C4F9C9A" w14:textId="7E7CAEFA" w:rsidR="00507A2F" w:rsidRPr="00507A2F" w:rsidRDefault="00507A2F" w:rsidP="00507A2F">
            <w:pPr>
              <w:jc w:val="right"/>
              <w:rPr>
                <w:rFonts w:eastAsia="Times New Roman"/>
                <w:color w:val="000000"/>
                <w:sz w:val="16"/>
                <w:szCs w:val="16"/>
              </w:rPr>
            </w:pPr>
            <w:r>
              <w:rPr>
                <w:rFonts w:eastAsia="Times New Roman"/>
                <w:color w:val="000000"/>
                <w:sz w:val="16"/>
                <w:szCs w:val="16"/>
              </w:rPr>
              <w:t>20·</w:t>
            </w:r>
            <w:r w:rsidRPr="00507A2F">
              <w:rPr>
                <w:rFonts w:eastAsia="Times New Roman"/>
                <w:color w:val="000000"/>
                <w:sz w:val="16"/>
                <w:szCs w:val="16"/>
              </w:rPr>
              <w:t>94</w:t>
            </w:r>
          </w:p>
        </w:tc>
        <w:tc>
          <w:tcPr>
            <w:tcW w:w="788" w:type="dxa"/>
            <w:tcBorders>
              <w:top w:val="nil"/>
              <w:left w:val="nil"/>
              <w:bottom w:val="nil"/>
              <w:right w:val="nil"/>
            </w:tcBorders>
            <w:shd w:val="clear" w:color="auto" w:fill="auto"/>
            <w:noWrap/>
            <w:vAlign w:val="bottom"/>
            <w:hideMark/>
          </w:tcPr>
          <w:p w14:paraId="7537A432" w14:textId="537FA8FE" w:rsidR="00507A2F" w:rsidRPr="00507A2F" w:rsidRDefault="00507A2F" w:rsidP="00507A2F">
            <w:pPr>
              <w:jc w:val="right"/>
              <w:rPr>
                <w:rFonts w:eastAsia="Times New Roman"/>
                <w:color w:val="000000"/>
                <w:sz w:val="16"/>
                <w:szCs w:val="16"/>
              </w:rPr>
            </w:pPr>
            <w:r>
              <w:rPr>
                <w:rFonts w:eastAsia="Times New Roman"/>
                <w:color w:val="000000"/>
                <w:sz w:val="16"/>
                <w:szCs w:val="16"/>
              </w:rPr>
              <w:t>1·</w:t>
            </w:r>
            <w:r w:rsidRPr="00507A2F">
              <w:rPr>
                <w:rFonts w:eastAsia="Times New Roman"/>
                <w:color w:val="000000"/>
                <w:sz w:val="16"/>
                <w:szCs w:val="16"/>
              </w:rPr>
              <w:t>34</w:t>
            </w:r>
          </w:p>
        </w:tc>
        <w:tc>
          <w:tcPr>
            <w:tcW w:w="1476" w:type="dxa"/>
            <w:tcBorders>
              <w:top w:val="nil"/>
              <w:left w:val="nil"/>
              <w:bottom w:val="nil"/>
              <w:right w:val="nil"/>
            </w:tcBorders>
            <w:shd w:val="clear" w:color="auto" w:fill="auto"/>
            <w:noWrap/>
            <w:vAlign w:val="bottom"/>
            <w:hideMark/>
          </w:tcPr>
          <w:p w14:paraId="72A313B6" w14:textId="77777777" w:rsidR="00507A2F" w:rsidRPr="00507A2F" w:rsidRDefault="00507A2F" w:rsidP="00507A2F">
            <w:pPr>
              <w:jc w:val="right"/>
              <w:rPr>
                <w:rFonts w:eastAsia="Times New Roman"/>
                <w:color w:val="000000"/>
                <w:sz w:val="16"/>
                <w:szCs w:val="16"/>
              </w:rPr>
            </w:pPr>
            <w:r w:rsidRPr="00507A2F">
              <w:rPr>
                <w:rFonts w:eastAsia="Times New Roman"/>
                <w:color w:val="000000"/>
                <w:sz w:val="16"/>
                <w:szCs w:val="16"/>
              </w:rPr>
              <w:t>31</w:t>
            </w:r>
          </w:p>
        </w:tc>
        <w:tc>
          <w:tcPr>
            <w:tcW w:w="1260" w:type="dxa"/>
            <w:tcBorders>
              <w:top w:val="nil"/>
              <w:left w:val="nil"/>
              <w:bottom w:val="nil"/>
              <w:right w:val="nil"/>
            </w:tcBorders>
            <w:shd w:val="clear" w:color="auto" w:fill="auto"/>
            <w:noWrap/>
            <w:vAlign w:val="bottom"/>
            <w:hideMark/>
          </w:tcPr>
          <w:p w14:paraId="75382F90" w14:textId="2B47D846" w:rsidR="00507A2F" w:rsidRPr="00507A2F" w:rsidRDefault="00507A2F" w:rsidP="00507A2F">
            <w:pPr>
              <w:jc w:val="right"/>
              <w:rPr>
                <w:rFonts w:eastAsia="Times New Roman"/>
                <w:color w:val="000000"/>
                <w:sz w:val="16"/>
                <w:szCs w:val="16"/>
              </w:rPr>
            </w:pPr>
            <w:r>
              <w:rPr>
                <w:rFonts w:eastAsia="Times New Roman"/>
                <w:color w:val="000000"/>
                <w:sz w:val="16"/>
                <w:szCs w:val="16"/>
              </w:rPr>
              <w:t>205·</w:t>
            </w:r>
            <w:r w:rsidRPr="00507A2F">
              <w:rPr>
                <w:rFonts w:eastAsia="Times New Roman"/>
                <w:color w:val="000000"/>
                <w:sz w:val="16"/>
                <w:szCs w:val="16"/>
              </w:rPr>
              <w:t>20</w:t>
            </w:r>
          </w:p>
        </w:tc>
        <w:tc>
          <w:tcPr>
            <w:tcW w:w="1350" w:type="dxa"/>
            <w:tcBorders>
              <w:top w:val="nil"/>
              <w:left w:val="nil"/>
              <w:bottom w:val="nil"/>
              <w:right w:val="single" w:sz="4" w:space="0" w:color="auto"/>
            </w:tcBorders>
            <w:shd w:val="clear" w:color="auto" w:fill="auto"/>
            <w:noWrap/>
            <w:vAlign w:val="bottom"/>
            <w:hideMark/>
          </w:tcPr>
          <w:p w14:paraId="0785B0A9" w14:textId="1EA0C730" w:rsidR="00507A2F" w:rsidRPr="00507A2F" w:rsidRDefault="00507A2F" w:rsidP="00507A2F">
            <w:pPr>
              <w:jc w:val="right"/>
              <w:rPr>
                <w:rFonts w:eastAsia="Times New Roman"/>
                <w:color w:val="000000"/>
                <w:sz w:val="16"/>
                <w:szCs w:val="16"/>
              </w:rPr>
            </w:pPr>
            <w:r>
              <w:rPr>
                <w:rFonts w:eastAsia="Times New Roman"/>
                <w:color w:val="000000"/>
                <w:sz w:val="16"/>
                <w:szCs w:val="16"/>
              </w:rPr>
              <w:t>136·</w:t>
            </w:r>
            <w:r w:rsidRPr="00507A2F">
              <w:rPr>
                <w:rFonts w:eastAsia="Times New Roman"/>
                <w:color w:val="000000"/>
                <w:sz w:val="16"/>
                <w:szCs w:val="16"/>
              </w:rPr>
              <w:t>50</w:t>
            </w:r>
          </w:p>
        </w:tc>
      </w:tr>
      <w:tr w:rsidR="00507A2F" w:rsidRPr="00507A2F" w14:paraId="0EA9AEB4" w14:textId="77777777" w:rsidTr="007712BD">
        <w:trPr>
          <w:trHeight w:val="200"/>
        </w:trPr>
        <w:tc>
          <w:tcPr>
            <w:tcW w:w="2708" w:type="dxa"/>
            <w:tcBorders>
              <w:top w:val="nil"/>
              <w:left w:val="single" w:sz="4" w:space="0" w:color="auto"/>
              <w:bottom w:val="nil"/>
              <w:right w:val="nil"/>
            </w:tcBorders>
            <w:shd w:val="clear" w:color="auto" w:fill="auto"/>
            <w:noWrap/>
            <w:vAlign w:val="bottom"/>
            <w:hideMark/>
          </w:tcPr>
          <w:p w14:paraId="077EDE0D" w14:textId="77777777" w:rsidR="00507A2F" w:rsidRPr="00507A2F" w:rsidRDefault="00507A2F" w:rsidP="00507A2F">
            <w:pPr>
              <w:rPr>
                <w:rFonts w:eastAsia="Times New Roman"/>
                <w:color w:val="000000"/>
                <w:sz w:val="16"/>
                <w:szCs w:val="16"/>
              </w:rPr>
            </w:pPr>
            <w:r w:rsidRPr="00507A2F">
              <w:rPr>
                <w:rFonts w:eastAsia="Times New Roman"/>
                <w:color w:val="000000"/>
                <w:sz w:val="16"/>
                <w:szCs w:val="16"/>
              </w:rPr>
              <w:t>Trachoma</w:t>
            </w:r>
          </w:p>
        </w:tc>
        <w:tc>
          <w:tcPr>
            <w:tcW w:w="973" w:type="dxa"/>
            <w:tcBorders>
              <w:top w:val="nil"/>
              <w:left w:val="nil"/>
              <w:bottom w:val="nil"/>
              <w:right w:val="nil"/>
            </w:tcBorders>
            <w:shd w:val="clear" w:color="auto" w:fill="auto"/>
            <w:noWrap/>
            <w:vAlign w:val="bottom"/>
            <w:hideMark/>
          </w:tcPr>
          <w:p w14:paraId="291943CF" w14:textId="26C3E3CF" w:rsidR="00507A2F" w:rsidRPr="00507A2F" w:rsidRDefault="00507A2F" w:rsidP="00507A2F">
            <w:pPr>
              <w:jc w:val="right"/>
              <w:rPr>
                <w:rFonts w:eastAsia="Times New Roman"/>
                <w:color w:val="000000"/>
                <w:sz w:val="16"/>
                <w:szCs w:val="16"/>
              </w:rPr>
            </w:pPr>
            <w:r>
              <w:rPr>
                <w:rFonts w:eastAsia="Times New Roman"/>
                <w:color w:val="000000"/>
                <w:sz w:val="16"/>
                <w:szCs w:val="16"/>
              </w:rPr>
              <w:t>3·</w:t>
            </w:r>
            <w:r w:rsidRPr="00507A2F">
              <w:rPr>
                <w:rFonts w:eastAsia="Times New Roman"/>
                <w:color w:val="000000"/>
                <w:sz w:val="16"/>
                <w:szCs w:val="16"/>
              </w:rPr>
              <w:t>82</w:t>
            </w:r>
          </w:p>
        </w:tc>
        <w:tc>
          <w:tcPr>
            <w:tcW w:w="788" w:type="dxa"/>
            <w:tcBorders>
              <w:top w:val="nil"/>
              <w:left w:val="nil"/>
              <w:bottom w:val="nil"/>
              <w:right w:val="nil"/>
            </w:tcBorders>
            <w:shd w:val="clear" w:color="auto" w:fill="auto"/>
            <w:noWrap/>
            <w:vAlign w:val="bottom"/>
            <w:hideMark/>
          </w:tcPr>
          <w:p w14:paraId="494B20AF" w14:textId="33525FE7" w:rsidR="00507A2F" w:rsidRPr="00507A2F" w:rsidRDefault="00507A2F" w:rsidP="00507A2F">
            <w:pPr>
              <w:jc w:val="right"/>
              <w:rPr>
                <w:rFonts w:eastAsia="Times New Roman"/>
                <w:color w:val="000000"/>
                <w:sz w:val="16"/>
                <w:szCs w:val="16"/>
              </w:rPr>
            </w:pPr>
            <w:r>
              <w:rPr>
                <w:rFonts w:eastAsia="Times New Roman"/>
                <w:color w:val="000000"/>
                <w:sz w:val="16"/>
                <w:szCs w:val="16"/>
              </w:rPr>
              <w:t>0·</w:t>
            </w:r>
            <w:r w:rsidRPr="00507A2F">
              <w:rPr>
                <w:rFonts w:eastAsia="Times New Roman"/>
                <w:color w:val="000000"/>
                <w:sz w:val="16"/>
                <w:szCs w:val="16"/>
              </w:rPr>
              <w:t>30</w:t>
            </w:r>
          </w:p>
        </w:tc>
        <w:tc>
          <w:tcPr>
            <w:tcW w:w="1476" w:type="dxa"/>
            <w:tcBorders>
              <w:top w:val="nil"/>
              <w:left w:val="nil"/>
              <w:bottom w:val="nil"/>
              <w:right w:val="nil"/>
            </w:tcBorders>
            <w:shd w:val="clear" w:color="auto" w:fill="auto"/>
            <w:noWrap/>
            <w:vAlign w:val="bottom"/>
            <w:hideMark/>
          </w:tcPr>
          <w:p w14:paraId="6231B429" w14:textId="77777777" w:rsidR="00507A2F" w:rsidRPr="00507A2F" w:rsidRDefault="00507A2F" w:rsidP="00507A2F">
            <w:pPr>
              <w:jc w:val="right"/>
              <w:rPr>
                <w:rFonts w:eastAsia="Times New Roman"/>
                <w:color w:val="000000"/>
                <w:sz w:val="16"/>
                <w:szCs w:val="16"/>
              </w:rPr>
            </w:pPr>
            <w:r w:rsidRPr="00507A2F">
              <w:rPr>
                <w:rFonts w:eastAsia="Times New Roman"/>
                <w:color w:val="000000"/>
                <w:sz w:val="16"/>
                <w:szCs w:val="16"/>
              </w:rPr>
              <w:t>40</w:t>
            </w:r>
          </w:p>
        </w:tc>
        <w:tc>
          <w:tcPr>
            <w:tcW w:w="1260" w:type="dxa"/>
            <w:tcBorders>
              <w:top w:val="nil"/>
              <w:left w:val="nil"/>
              <w:bottom w:val="nil"/>
              <w:right w:val="nil"/>
            </w:tcBorders>
            <w:shd w:val="clear" w:color="auto" w:fill="auto"/>
            <w:noWrap/>
            <w:vAlign w:val="bottom"/>
            <w:hideMark/>
          </w:tcPr>
          <w:p w14:paraId="27D979E3" w14:textId="15FACBA6" w:rsidR="00507A2F" w:rsidRPr="00507A2F" w:rsidRDefault="00507A2F" w:rsidP="00507A2F">
            <w:pPr>
              <w:jc w:val="right"/>
              <w:rPr>
                <w:rFonts w:eastAsia="Times New Roman"/>
                <w:color w:val="000000"/>
                <w:sz w:val="16"/>
                <w:szCs w:val="16"/>
              </w:rPr>
            </w:pPr>
            <w:r>
              <w:rPr>
                <w:rFonts w:eastAsia="Times New Roman"/>
                <w:color w:val="000000"/>
                <w:sz w:val="16"/>
                <w:szCs w:val="16"/>
              </w:rPr>
              <w:t>165·</w:t>
            </w:r>
            <w:r w:rsidRPr="00507A2F">
              <w:rPr>
                <w:rFonts w:eastAsia="Times New Roman"/>
                <w:color w:val="000000"/>
                <w:sz w:val="16"/>
                <w:szCs w:val="16"/>
              </w:rPr>
              <w:t>10</w:t>
            </w:r>
          </w:p>
        </w:tc>
        <w:tc>
          <w:tcPr>
            <w:tcW w:w="1350" w:type="dxa"/>
            <w:tcBorders>
              <w:top w:val="nil"/>
              <w:left w:val="nil"/>
              <w:bottom w:val="nil"/>
              <w:right w:val="single" w:sz="4" w:space="0" w:color="auto"/>
            </w:tcBorders>
            <w:shd w:val="clear" w:color="auto" w:fill="auto"/>
            <w:noWrap/>
            <w:vAlign w:val="bottom"/>
            <w:hideMark/>
          </w:tcPr>
          <w:p w14:paraId="5D25D001" w14:textId="1DBC51EE" w:rsidR="00507A2F" w:rsidRPr="00507A2F" w:rsidRDefault="00507A2F" w:rsidP="00507A2F">
            <w:pPr>
              <w:jc w:val="right"/>
              <w:rPr>
                <w:rFonts w:eastAsia="Times New Roman"/>
                <w:color w:val="000000"/>
                <w:sz w:val="16"/>
                <w:szCs w:val="16"/>
              </w:rPr>
            </w:pPr>
            <w:r>
              <w:rPr>
                <w:rFonts w:eastAsia="Times New Roman"/>
                <w:color w:val="000000"/>
                <w:sz w:val="16"/>
                <w:szCs w:val="16"/>
              </w:rPr>
              <w:t>83·</w:t>
            </w:r>
            <w:r w:rsidRPr="00507A2F">
              <w:rPr>
                <w:rFonts w:eastAsia="Times New Roman"/>
                <w:color w:val="000000"/>
                <w:sz w:val="16"/>
                <w:szCs w:val="16"/>
              </w:rPr>
              <w:t>50</w:t>
            </w:r>
          </w:p>
        </w:tc>
      </w:tr>
      <w:tr w:rsidR="00507A2F" w:rsidRPr="00507A2F" w14:paraId="28914994" w14:textId="77777777" w:rsidTr="007712BD">
        <w:trPr>
          <w:trHeight w:val="200"/>
        </w:trPr>
        <w:tc>
          <w:tcPr>
            <w:tcW w:w="2708" w:type="dxa"/>
            <w:tcBorders>
              <w:top w:val="nil"/>
              <w:left w:val="single" w:sz="4" w:space="0" w:color="auto"/>
              <w:bottom w:val="single" w:sz="4" w:space="0" w:color="auto"/>
              <w:right w:val="nil"/>
            </w:tcBorders>
            <w:shd w:val="clear" w:color="auto" w:fill="auto"/>
            <w:noWrap/>
            <w:vAlign w:val="bottom"/>
            <w:hideMark/>
          </w:tcPr>
          <w:p w14:paraId="1E9FD7EE" w14:textId="77777777" w:rsidR="00507A2F" w:rsidRPr="00507A2F" w:rsidRDefault="00507A2F" w:rsidP="00507A2F">
            <w:pPr>
              <w:rPr>
                <w:rFonts w:eastAsia="Times New Roman"/>
                <w:color w:val="000000"/>
                <w:sz w:val="16"/>
                <w:szCs w:val="16"/>
              </w:rPr>
            </w:pPr>
            <w:r w:rsidRPr="00507A2F">
              <w:rPr>
                <w:rFonts w:eastAsia="Times New Roman"/>
                <w:color w:val="000000"/>
                <w:sz w:val="16"/>
                <w:szCs w:val="16"/>
              </w:rPr>
              <w:t>Soil-transmitted helminths</w:t>
            </w:r>
          </w:p>
        </w:tc>
        <w:tc>
          <w:tcPr>
            <w:tcW w:w="973" w:type="dxa"/>
            <w:tcBorders>
              <w:top w:val="nil"/>
              <w:left w:val="nil"/>
              <w:bottom w:val="single" w:sz="4" w:space="0" w:color="auto"/>
              <w:right w:val="nil"/>
            </w:tcBorders>
            <w:shd w:val="clear" w:color="auto" w:fill="auto"/>
            <w:noWrap/>
            <w:vAlign w:val="bottom"/>
            <w:hideMark/>
          </w:tcPr>
          <w:p w14:paraId="752B8333" w14:textId="67A4F901" w:rsidR="00507A2F" w:rsidRPr="00507A2F" w:rsidRDefault="00507A2F" w:rsidP="00507A2F">
            <w:pPr>
              <w:jc w:val="right"/>
              <w:rPr>
                <w:rFonts w:eastAsia="Times New Roman"/>
                <w:color w:val="000000"/>
                <w:sz w:val="16"/>
                <w:szCs w:val="16"/>
              </w:rPr>
            </w:pPr>
            <w:r>
              <w:rPr>
                <w:rFonts w:eastAsia="Times New Roman"/>
                <w:color w:val="000000"/>
                <w:sz w:val="16"/>
                <w:szCs w:val="16"/>
              </w:rPr>
              <w:t>894·</w:t>
            </w:r>
            <w:r w:rsidRPr="00507A2F">
              <w:rPr>
                <w:rFonts w:eastAsia="Times New Roman"/>
                <w:color w:val="000000"/>
                <w:sz w:val="16"/>
                <w:szCs w:val="16"/>
              </w:rPr>
              <w:t>92</w:t>
            </w:r>
          </w:p>
        </w:tc>
        <w:tc>
          <w:tcPr>
            <w:tcW w:w="788" w:type="dxa"/>
            <w:tcBorders>
              <w:top w:val="nil"/>
              <w:left w:val="nil"/>
              <w:bottom w:val="single" w:sz="4" w:space="0" w:color="auto"/>
              <w:right w:val="nil"/>
            </w:tcBorders>
            <w:shd w:val="clear" w:color="auto" w:fill="auto"/>
            <w:noWrap/>
            <w:vAlign w:val="bottom"/>
            <w:hideMark/>
          </w:tcPr>
          <w:p w14:paraId="21552F25" w14:textId="0496CE01" w:rsidR="00507A2F" w:rsidRPr="00507A2F" w:rsidRDefault="00507A2F" w:rsidP="00507A2F">
            <w:pPr>
              <w:jc w:val="right"/>
              <w:rPr>
                <w:rFonts w:eastAsia="Times New Roman"/>
                <w:color w:val="000000"/>
                <w:sz w:val="16"/>
                <w:szCs w:val="16"/>
              </w:rPr>
            </w:pPr>
            <w:r>
              <w:rPr>
                <w:rFonts w:eastAsia="Times New Roman"/>
                <w:color w:val="000000"/>
                <w:sz w:val="16"/>
                <w:szCs w:val="16"/>
              </w:rPr>
              <w:t>1·</w:t>
            </w:r>
            <w:r w:rsidRPr="00507A2F">
              <w:rPr>
                <w:rFonts w:eastAsia="Times New Roman"/>
                <w:color w:val="000000"/>
                <w:sz w:val="16"/>
                <w:szCs w:val="16"/>
              </w:rPr>
              <w:t>92</w:t>
            </w:r>
          </w:p>
        </w:tc>
        <w:tc>
          <w:tcPr>
            <w:tcW w:w="1476" w:type="dxa"/>
            <w:tcBorders>
              <w:top w:val="nil"/>
              <w:left w:val="nil"/>
              <w:bottom w:val="single" w:sz="4" w:space="0" w:color="auto"/>
              <w:right w:val="nil"/>
            </w:tcBorders>
            <w:shd w:val="clear" w:color="auto" w:fill="auto"/>
            <w:noWrap/>
            <w:vAlign w:val="bottom"/>
            <w:hideMark/>
          </w:tcPr>
          <w:p w14:paraId="5BFE5C68" w14:textId="77777777" w:rsidR="00507A2F" w:rsidRPr="00507A2F" w:rsidRDefault="00507A2F" w:rsidP="00507A2F">
            <w:pPr>
              <w:jc w:val="right"/>
              <w:rPr>
                <w:rFonts w:eastAsia="Times New Roman"/>
                <w:color w:val="000000"/>
                <w:sz w:val="16"/>
                <w:szCs w:val="16"/>
              </w:rPr>
            </w:pPr>
            <w:r w:rsidRPr="00507A2F">
              <w:rPr>
                <w:rFonts w:eastAsia="Times New Roman"/>
                <w:color w:val="000000"/>
                <w:sz w:val="16"/>
                <w:szCs w:val="16"/>
              </w:rPr>
              <w:t>101</w:t>
            </w:r>
          </w:p>
        </w:tc>
        <w:tc>
          <w:tcPr>
            <w:tcW w:w="1260" w:type="dxa"/>
            <w:tcBorders>
              <w:top w:val="nil"/>
              <w:left w:val="nil"/>
              <w:bottom w:val="single" w:sz="4" w:space="0" w:color="auto"/>
              <w:right w:val="nil"/>
            </w:tcBorders>
            <w:shd w:val="clear" w:color="auto" w:fill="auto"/>
            <w:noWrap/>
            <w:vAlign w:val="bottom"/>
            <w:hideMark/>
          </w:tcPr>
          <w:p w14:paraId="482BE3F0" w14:textId="6B9686E0" w:rsidR="00507A2F" w:rsidRPr="00507A2F" w:rsidRDefault="00507A2F" w:rsidP="00507A2F">
            <w:pPr>
              <w:jc w:val="right"/>
              <w:rPr>
                <w:rFonts w:eastAsia="Times New Roman"/>
                <w:color w:val="000000"/>
                <w:sz w:val="16"/>
                <w:szCs w:val="16"/>
              </w:rPr>
            </w:pPr>
            <w:r>
              <w:rPr>
                <w:rFonts w:eastAsia="Times New Roman"/>
                <w:color w:val="000000"/>
                <w:sz w:val="16"/>
                <w:szCs w:val="16"/>
              </w:rPr>
              <w:t>856·</w:t>
            </w:r>
            <w:r w:rsidRPr="00507A2F">
              <w:rPr>
                <w:rFonts w:eastAsia="Times New Roman"/>
                <w:color w:val="000000"/>
                <w:sz w:val="16"/>
                <w:szCs w:val="16"/>
              </w:rPr>
              <w:t>10</w:t>
            </w:r>
          </w:p>
        </w:tc>
        <w:tc>
          <w:tcPr>
            <w:tcW w:w="1350" w:type="dxa"/>
            <w:tcBorders>
              <w:top w:val="nil"/>
              <w:left w:val="nil"/>
              <w:bottom w:val="single" w:sz="4" w:space="0" w:color="auto"/>
              <w:right w:val="single" w:sz="4" w:space="0" w:color="auto"/>
            </w:tcBorders>
            <w:shd w:val="clear" w:color="auto" w:fill="auto"/>
            <w:noWrap/>
            <w:vAlign w:val="bottom"/>
            <w:hideMark/>
          </w:tcPr>
          <w:p w14:paraId="56D44614" w14:textId="7E3E110C" w:rsidR="00507A2F" w:rsidRPr="00507A2F" w:rsidRDefault="00507A2F" w:rsidP="00507A2F">
            <w:pPr>
              <w:jc w:val="right"/>
              <w:rPr>
                <w:rFonts w:eastAsia="Times New Roman"/>
                <w:color w:val="000000"/>
                <w:sz w:val="16"/>
                <w:szCs w:val="16"/>
              </w:rPr>
            </w:pPr>
            <w:r>
              <w:rPr>
                <w:rFonts w:eastAsia="Times New Roman"/>
                <w:color w:val="000000"/>
                <w:sz w:val="16"/>
                <w:szCs w:val="16"/>
              </w:rPr>
              <w:t>489·</w:t>
            </w:r>
            <w:r w:rsidRPr="00507A2F">
              <w:rPr>
                <w:rFonts w:eastAsia="Times New Roman"/>
                <w:color w:val="000000"/>
                <w:sz w:val="16"/>
                <w:szCs w:val="16"/>
              </w:rPr>
              <w:t>20</w:t>
            </w:r>
          </w:p>
        </w:tc>
      </w:tr>
    </w:tbl>
    <w:p w14:paraId="3F77675C" w14:textId="77777777" w:rsidR="00016DCB" w:rsidRDefault="00507A2F">
      <w:pPr>
        <w:rPr>
          <w:sz w:val="16"/>
          <w:szCs w:val="16"/>
        </w:rPr>
      </w:pPr>
      <w:r w:rsidRPr="00507A2F">
        <w:rPr>
          <w:sz w:val="16"/>
          <w:szCs w:val="16"/>
          <w:vertAlign w:val="superscript"/>
        </w:rPr>
        <w:t>a</w:t>
      </w:r>
      <w:r>
        <w:rPr>
          <w:sz w:val="16"/>
          <w:szCs w:val="16"/>
        </w:rPr>
        <w:t>114 countries in total</w:t>
      </w:r>
    </w:p>
    <w:p w14:paraId="163B577C" w14:textId="62C50B69" w:rsidR="009B55CF" w:rsidRDefault="009B55CF">
      <w:r>
        <w:br w:type="page"/>
      </w:r>
    </w:p>
    <w:p w14:paraId="0123901F" w14:textId="77777777" w:rsidR="00EA0F7E" w:rsidRDefault="00EA0F7E" w:rsidP="00EA0F7E">
      <w:pPr>
        <w:rPr>
          <w:b/>
        </w:rPr>
      </w:pPr>
      <w:r>
        <w:rPr>
          <w:b/>
        </w:rPr>
        <w:lastRenderedPageBreak/>
        <w:t>FIGURE LEGENDS</w:t>
      </w:r>
    </w:p>
    <w:p w14:paraId="19C50C35" w14:textId="77777777" w:rsidR="00EA0F7E" w:rsidRDefault="00EA0F7E" w:rsidP="00EA0F7E">
      <w:pPr>
        <w:rPr>
          <w:b/>
        </w:rPr>
      </w:pPr>
    </w:p>
    <w:p w14:paraId="4C5CA8D0" w14:textId="17AC1391" w:rsidR="00EA0F7E" w:rsidRDefault="00EA0F7E" w:rsidP="00EA0F7E">
      <w:r w:rsidRPr="00016DCB">
        <w:rPr>
          <w:b/>
          <w:sz w:val="20"/>
          <w:szCs w:val="20"/>
        </w:rPr>
        <w:t xml:space="preserve">Figure 1. </w:t>
      </w:r>
      <w:r w:rsidR="00E6077A">
        <w:rPr>
          <w:b/>
          <w:sz w:val="20"/>
          <w:szCs w:val="20"/>
        </w:rPr>
        <w:t>A comprehensive approach for the sustainable</w:t>
      </w:r>
      <w:r w:rsidRPr="00016DCB">
        <w:rPr>
          <w:b/>
          <w:sz w:val="20"/>
          <w:szCs w:val="20"/>
        </w:rPr>
        <w:t xml:space="preserve"> </w:t>
      </w:r>
      <w:r w:rsidR="00960B22" w:rsidRPr="00016DCB">
        <w:rPr>
          <w:b/>
          <w:sz w:val="20"/>
          <w:szCs w:val="20"/>
        </w:rPr>
        <w:t xml:space="preserve">treatment </w:t>
      </w:r>
      <w:r w:rsidR="00A1696E">
        <w:rPr>
          <w:b/>
          <w:sz w:val="20"/>
          <w:szCs w:val="20"/>
        </w:rPr>
        <w:t>of</w:t>
      </w:r>
      <w:r w:rsidR="00A1696E" w:rsidRPr="00016DCB">
        <w:rPr>
          <w:b/>
          <w:sz w:val="20"/>
          <w:szCs w:val="20"/>
        </w:rPr>
        <w:t xml:space="preserve"> </w:t>
      </w:r>
      <w:r w:rsidRPr="00016DCB">
        <w:rPr>
          <w:b/>
          <w:sz w:val="20"/>
          <w:szCs w:val="20"/>
        </w:rPr>
        <w:t>NTDs.</w:t>
      </w:r>
      <w:r>
        <w:t xml:space="preserve"> </w:t>
      </w:r>
      <w:r w:rsidR="00960B22" w:rsidRPr="00016DCB">
        <w:rPr>
          <w:sz w:val="20"/>
          <w:szCs w:val="20"/>
        </w:rPr>
        <w:t xml:space="preserve">This figure presents a conceptual framework for understanding the progression towards the equitable access to treatment for NTDs and the integration of NTDs into local health systems. </w:t>
      </w:r>
      <w:r w:rsidRPr="00016DCB">
        <w:rPr>
          <w:sz w:val="20"/>
          <w:szCs w:val="20"/>
        </w:rPr>
        <w:t xml:space="preserve">The text in dash-lined boxes represents </w:t>
      </w:r>
      <w:r w:rsidR="00960B22" w:rsidRPr="00016DCB">
        <w:rPr>
          <w:sz w:val="20"/>
          <w:szCs w:val="20"/>
        </w:rPr>
        <w:t xml:space="preserve">priority </w:t>
      </w:r>
      <w:r w:rsidRPr="00016DCB">
        <w:rPr>
          <w:sz w:val="20"/>
          <w:szCs w:val="20"/>
        </w:rPr>
        <w:t xml:space="preserve">areas requiring additional research to </w:t>
      </w:r>
      <w:r w:rsidR="00960B22" w:rsidRPr="00016DCB">
        <w:rPr>
          <w:sz w:val="20"/>
          <w:szCs w:val="20"/>
        </w:rPr>
        <w:t xml:space="preserve">support the growth of NTD programmes and facilitate the inclusion </w:t>
      </w:r>
      <w:r w:rsidR="00AF4D97" w:rsidRPr="00016DCB">
        <w:rPr>
          <w:sz w:val="20"/>
          <w:szCs w:val="20"/>
        </w:rPr>
        <w:t xml:space="preserve">of the treatment </w:t>
      </w:r>
      <w:r w:rsidR="00960B22" w:rsidRPr="00016DCB">
        <w:rPr>
          <w:sz w:val="20"/>
          <w:szCs w:val="20"/>
        </w:rPr>
        <w:t>of NTDs in</w:t>
      </w:r>
      <w:r w:rsidR="008518F0" w:rsidRPr="00016DCB">
        <w:rPr>
          <w:sz w:val="20"/>
          <w:szCs w:val="20"/>
        </w:rPr>
        <w:t xml:space="preserve"> Universal Health Care </w:t>
      </w:r>
      <w:r w:rsidR="007712BD">
        <w:rPr>
          <w:sz w:val="20"/>
          <w:szCs w:val="20"/>
        </w:rPr>
        <w:t xml:space="preserve">(UHC) </w:t>
      </w:r>
      <w:r w:rsidR="008518F0" w:rsidRPr="00016DCB">
        <w:rPr>
          <w:sz w:val="20"/>
          <w:szCs w:val="20"/>
        </w:rPr>
        <w:t>delivery packages</w:t>
      </w:r>
      <w:r w:rsidRPr="00016DCB">
        <w:rPr>
          <w:sz w:val="20"/>
          <w:szCs w:val="20"/>
        </w:rPr>
        <w:t xml:space="preserve">. </w:t>
      </w:r>
      <w:r w:rsidR="00577C7E">
        <w:rPr>
          <w:sz w:val="20"/>
          <w:szCs w:val="20"/>
        </w:rPr>
        <w:t xml:space="preserve">The steps shown are not mutually exclusive. </w:t>
      </w:r>
      <w:r w:rsidR="007712BD">
        <w:rPr>
          <w:sz w:val="20"/>
          <w:szCs w:val="20"/>
        </w:rPr>
        <w:t>F</w:t>
      </w:r>
      <w:r w:rsidR="00577C7E">
        <w:rPr>
          <w:sz w:val="20"/>
          <w:szCs w:val="20"/>
        </w:rPr>
        <w:t>eedback</w:t>
      </w:r>
      <w:r w:rsidR="00C77E37" w:rsidRPr="00016DCB">
        <w:rPr>
          <w:sz w:val="20"/>
          <w:szCs w:val="20"/>
        </w:rPr>
        <w:t xml:space="preserve"> lo</w:t>
      </w:r>
      <w:r w:rsidR="00577C7E" w:rsidRPr="00577C7E">
        <w:rPr>
          <w:sz w:val="20"/>
          <w:szCs w:val="20"/>
        </w:rPr>
        <w:t>ops and</w:t>
      </w:r>
      <w:r w:rsidR="00C77E37" w:rsidRPr="00016DCB">
        <w:rPr>
          <w:sz w:val="20"/>
          <w:szCs w:val="20"/>
        </w:rPr>
        <w:t xml:space="preserve"> co-dependencies between the different steps</w:t>
      </w:r>
      <w:r w:rsidR="00577C7E">
        <w:rPr>
          <w:sz w:val="20"/>
          <w:szCs w:val="20"/>
        </w:rPr>
        <w:t xml:space="preserve"> exist</w:t>
      </w:r>
      <w:r w:rsidR="00C77E37" w:rsidRPr="00016DCB">
        <w:rPr>
          <w:sz w:val="20"/>
          <w:szCs w:val="20"/>
        </w:rPr>
        <w:t xml:space="preserve">. </w:t>
      </w:r>
      <w:r w:rsidRPr="00016DCB">
        <w:rPr>
          <w:sz w:val="20"/>
          <w:szCs w:val="20"/>
        </w:rPr>
        <w:t>DNDi = drugs for neglected diseases initiative. PZQ = praziquantel. A·WOL = anti-wolbachia.</w:t>
      </w:r>
      <w:r w:rsidR="00B14166">
        <w:rPr>
          <w:sz w:val="20"/>
          <w:szCs w:val="20"/>
        </w:rPr>
        <w:t xml:space="preserve"> PCs = preventive chemotherapies.</w:t>
      </w:r>
    </w:p>
    <w:p w14:paraId="248443A3" w14:textId="02B5C77F" w:rsidR="00EA0F7E" w:rsidRPr="00A65DA1" w:rsidRDefault="00EA0F7E"/>
    <w:sectPr w:rsidR="00EA0F7E" w:rsidRPr="00A65DA1" w:rsidSect="00A76211">
      <w:footerReference w:type="even" r:id="rId9"/>
      <w:footerReference w:type="default" r:id="rId10"/>
      <w:pgSz w:w="11900" w:h="16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39B66C5" w15:done="0"/>
  <w15:commentEx w15:paraId="7058F8B7" w15:done="0"/>
  <w15:commentEx w15:paraId="4FC98C9A" w15:done="0"/>
  <w15:commentEx w15:paraId="5D242A5A" w15:done="0"/>
  <w15:commentEx w15:paraId="4E5DCCC9" w15:done="0"/>
  <w15:commentEx w15:paraId="4563B307" w15:done="0"/>
  <w15:commentEx w15:paraId="3E11826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8C6B64" w14:textId="77777777" w:rsidR="000B7230" w:rsidRDefault="000B7230" w:rsidP="00A77700">
      <w:r>
        <w:separator/>
      </w:r>
    </w:p>
  </w:endnote>
  <w:endnote w:type="continuationSeparator" w:id="0">
    <w:p w14:paraId="46B15318" w14:textId="77777777" w:rsidR="000B7230" w:rsidRDefault="000B7230" w:rsidP="00A777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36AE86" w14:textId="77777777" w:rsidR="000B7230" w:rsidRDefault="000B7230" w:rsidP="00E7739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BD136F8" w14:textId="77777777" w:rsidR="000B7230" w:rsidRDefault="000B7230" w:rsidP="00A7770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D2BF55" w14:textId="45A83C4A" w:rsidR="000B7230" w:rsidRDefault="000B7230" w:rsidP="00E7739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F2DD5">
      <w:rPr>
        <w:rStyle w:val="PageNumber"/>
        <w:noProof/>
      </w:rPr>
      <w:t>1</w:t>
    </w:r>
    <w:r>
      <w:rPr>
        <w:rStyle w:val="PageNumber"/>
      </w:rPr>
      <w:fldChar w:fldCharType="end"/>
    </w:r>
  </w:p>
  <w:p w14:paraId="54CDA228" w14:textId="77777777" w:rsidR="000B7230" w:rsidRDefault="000B7230" w:rsidP="00A7770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858E4E" w14:textId="77777777" w:rsidR="000B7230" w:rsidRDefault="000B7230" w:rsidP="00A77700">
      <w:r>
        <w:separator/>
      </w:r>
    </w:p>
  </w:footnote>
  <w:footnote w:type="continuationSeparator" w:id="0">
    <w:p w14:paraId="48710168" w14:textId="77777777" w:rsidR="000B7230" w:rsidRDefault="000B7230" w:rsidP="00A7770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D21312"/>
    <w:multiLevelType w:val="hybridMultilevel"/>
    <w:tmpl w:val="77B61F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B2D6097"/>
    <w:multiLevelType w:val="hybridMultilevel"/>
    <w:tmpl w:val="AA983B7C"/>
    <w:lvl w:ilvl="0" w:tplc="715E93A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4954BE2"/>
    <w:multiLevelType w:val="hybridMultilevel"/>
    <w:tmpl w:val="36F0F9C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5CC56F5"/>
    <w:multiLevelType w:val="hybridMultilevel"/>
    <w:tmpl w:val="AD5AF670"/>
    <w:lvl w:ilvl="0" w:tplc="8230FA8E">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711100A"/>
    <w:multiLevelType w:val="hybridMultilevel"/>
    <w:tmpl w:val="609CD454"/>
    <w:lvl w:ilvl="0" w:tplc="889EA9B6">
      <w:start w:val="63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B3158BA"/>
    <w:multiLevelType w:val="hybridMultilevel"/>
    <w:tmpl w:val="37DC6C9E"/>
    <w:lvl w:ilvl="0" w:tplc="715E93A4">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C081DDA"/>
    <w:multiLevelType w:val="hybridMultilevel"/>
    <w:tmpl w:val="CC7416AA"/>
    <w:lvl w:ilvl="0" w:tplc="715E93A4">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21D6294"/>
    <w:multiLevelType w:val="hybridMultilevel"/>
    <w:tmpl w:val="D88AA79A"/>
    <w:lvl w:ilvl="0" w:tplc="5AF4BA92">
      <w:start w:val="1"/>
      <w:numFmt w:val="decimal"/>
      <w:lvlText w:val="%1."/>
      <w:lvlJc w:val="left"/>
      <w:pPr>
        <w:tabs>
          <w:tab w:val="num" w:pos="450"/>
        </w:tabs>
        <w:ind w:left="450" w:hanging="360"/>
      </w:pPr>
      <w:rPr>
        <w:b w:val="0"/>
      </w:rPr>
    </w:lvl>
    <w:lvl w:ilvl="1" w:tplc="04090001">
      <w:start w:val="1"/>
      <w:numFmt w:val="bullet"/>
      <w:lvlText w:val=""/>
      <w:lvlJc w:val="left"/>
      <w:pPr>
        <w:tabs>
          <w:tab w:val="num" w:pos="1440"/>
        </w:tabs>
        <w:ind w:left="1440" w:hanging="360"/>
      </w:pPr>
      <w:rPr>
        <w:rFonts w:ascii="Symbol" w:hAnsi="Symbol" w:hint="default"/>
      </w:r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8">
    <w:nsid w:val="2BBF0651"/>
    <w:multiLevelType w:val="hybridMultilevel"/>
    <w:tmpl w:val="F13AC9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32D84FF0"/>
    <w:multiLevelType w:val="hybridMultilevel"/>
    <w:tmpl w:val="CF466E80"/>
    <w:lvl w:ilvl="0" w:tplc="49F6DC2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5315D7F"/>
    <w:multiLevelType w:val="hybridMultilevel"/>
    <w:tmpl w:val="417A4E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9E67715"/>
    <w:multiLevelType w:val="hybridMultilevel"/>
    <w:tmpl w:val="527CD3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B3A4E7D"/>
    <w:multiLevelType w:val="hybridMultilevel"/>
    <w:tmpl w:val="C97C1AFA"/>
    <w:lvl w:ilvl="0" w:tplc="FF225B4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3">
    <w:nsid w:val="3D50681F"/>
    <w:multiLevelType w:val="hybridMultilevel"/>
    <w:tmpl w:val="84F0578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1EE52BF"/>
    <w:multiLevelType w:val="hybridMultilevel"/>
    <w:tmpl w:val="3B021D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5F70BE6"/>
    <w:multiLevelType w:val="hybridMultilevel"/>
    <w:tmpl w:val="33C43C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72B16E4"/>
    <w:multiLevelType w:val="hybridMultilevel"/>
    <w:tmpl w:val="D884F3FA"/>
    <w:lvl w:ilvl="0" w:tplc="715E93A4">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A4B18AC"/>
    <w:multiLevelType w:val="hybridMultilevel"/>
    <w:tmpl w:val="BCDA6B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0C04AB4"/>
    <w:multiLevelType w:val="hybridMultilevel"/>
    <w:tmpl w:val="320A0FFA"/>
    <w:lvl w:ilvl="0" w:tplc="49F6DC2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4"/>
  </w:num>
  <w:num w:numId="3">
    <w:abstractNumId w:val="2"/>
  </w:num>
  <w:num w:numId="4">
    <w:abstractNumId w:val="0"/>
  </w:num>
  <w:num w:numId="5">
    <w:abstractNumId w:val="18"/>
  </w:num>
  <w:num w:numId="6">
    <w:abstractNumId w:val="3"/>
  </w:num>
  <w:num w:numId="7">
    <w:abstractNumId w:val="4"/>
  </w:num>
  <w:num w:numId="8">
    <w:abstractNumId w:val="13"/>
  </w:num>
  <w:num w:numId="9">
    <w:abstractNumId w:val="8"/>
  </w:num>
  <w:num w:numId="10">
    <w:abstractNumId w:val="5"/>
  </w:num>
  <w:num w:numId="11">
    <w:abstractNumId w:val="16"/>
  </w:num>
  <w:num w:numId="12">
    <w:abstractNumId w:val="1"/>
  </w:num>
  <w:num w:numId="13">
    <w:abstractNumId w:val="6"/>
  </w:num>
  <w:num w:numId="14">
    <w:abstractNumId w:val="11"/>
  </w:num>
  <w:num w:numId="15">
    <w:abstractNumId w:val="9"/>
  </w:num>
  <w:num w:numId="16">
    <w:abstractNumId w:val="7"/>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15"/>
  </w:num>
  <w:num w:numId="19">
    <w:abstractNumId w:val="17"/>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onald Bundy">
    <w15:presenceInfo w15:providerId="AD" w15:userId="S-1-5-21-1149302403-3944600604-1635044949-171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vrpwr2ceafrqerex4pps2hetw90zft02ft&quot;&gt;PhD Database&lt;record-ids&gt;&lt;item&gt;130&lt;/item&gt;&lt;item&gt;149&lt;/item&gt;&lt;item&gt;210&lt;/item&gt;&lt;item&gt;302&lt;/item&gt;&lt;item&gt;308&lt;/item&gt;&lt;item&gt;567&lt;/item&gt;&lt;item&gt;568&lt;/item&gt;&lt;item&gt;603&lt;/item&gt;&lt;item&gt;641&lt;/item&gt;&lt;item&gt;649&lt;/item&gt;&lt;item&gt;678&lt;/item&gt;&lt;item&gt;722&lt;/item&gt;&lt;item&gt;741&lt;/item&gt;&lt;item&gt;770&lt;/item&gt;&lt;item&gt;818&lt;/item&gt;&lt;item&gt;838&lt;/item&gt;&lt;item&gt;847&lt;/item&gt;&lt;item&gt;993&lt;/item&gt;&lt;item&gt;1284&lt;/item&gt;&lt;item&gt;1297&lt;/item&gt;&lt;item&gt;1341&lt;/item&gt;&lt;item&gt;1342&lt;/item&gt;&lt;item&gt;1344&lt;/item&gt;&lt;item&gt;1345&lt;/item&gt;&lt;item&gt;1348&lt;/item&gt;&lt;item&gt;1349&lt;/item&gt;&lt;item&gt;1350&lt;/item&gt;&lt;item&gt;1352&lt;/item&gt;&lt;item&gt;1353&lt;/item&gt;&lt;item&gt;1355&lt;/item&gt;&lt;item&gt;1357&lt;/item&gt;&lt;item&gt;1360&lt;/item&gt;&lt;item&gt;1365&lt;/item&gt;&lt;item&gt;1366&lt;/item&gt;&lt;item&gt;1367&lt;/item&gt;&lt;item&gt;1369&lt;/item&gt;&lt;item&gt;1372&lt;/item&gt;&lt;item&gt;1373&lt;/item&gt;&lt;item&gt;1374&lt;/item&gt;&lt;item&gt;1375&lt;/item&gt;&lt;item&gt;1376&lt;/item&gt;&lt;item&gt;1377&lt;/item&gt;&lt;item&gt;1378&lt;/item&gt;&lt;item&gt;1379&lt;/item&gt;&lt;item&gt;1380&lt;/item&gt;&lt;item&gt;1381&lt;/item&gt;&lt;item&gt;1383&lt;/item&gt;&lt;item&gt;1384&lt;/item&gt;&lt;item&gt;1385&lt;/item&gt;&lt;item&gt;1386&lt;/item&gt;&lt;item&gt;1387&lt;/item&gt;&lt;item&gt;1388&lt;/item&gt;&lt;item&gt;1389&lt;/item&gt;&lt;item&gt;1390&lt;/item&gt;&lt;item&gt;1392&lt;/item&gt;&lt;item&gt;1393&lt;/item&gt;&lt;item&gt;1394&lt;/item&gt;&lt;item&gt;1395&lt;/item&gt;&lt;item&gt;1396&lt;/item&gt;&lt;item&gt;1397&lt;/item&gt;&lt;item&gt;1399&lt;/item&gt;&lt;item&gt;1409&lt;/item&gt;&lt;item&gt;1423&lt;/item&gt;&lt;item&gt;1457&lt;/item&gt;&lt;item&gt;1459&lt;/item&gt;&lt;item&gt;1460&lt;/item&gt;&lt;item&gt;1461&lt;/item&gt;&lt;item&gt;1462&lt;/item&gt;&lt;item&gt;1464&lt;/item&gt;&lt;item&gt;1465&lt;/item&gt;&lt;item&gt;1466&lt;/item&gt;&lt;item&gt;1467&lt;/item&gt;&lt;item&gt;1468&lt;/item&gt;&lt;item&gt;1469&lt;/item&gt;&lt;/record-ids&gt;&lt;/item&gt;&lt;/Libraries&gt;"/>
  </w:docVars>
  <w:rsids>
    <w:rsidRoot w:val="00CF3F20"/>
    <w:rsid w:val="0000684E"/>
    <w:rsid w:val="00012575"/>
    <w:rsid w:val="00016DCB"/>
    <w:rsid w:val="000229EE"/>
    <w:rsid w:val="000260C7"/>
    <w:rsid w:val="000266DC"/>
    <w:rsid w:val="0003370E"/>
    <w:rsid w:val="000361BD"/>
    <w:rsid w:val="00044195"/>
    <w:rsid w:val="000441B7"/>
    <w:rsid w:val="000446E8"/>
    <w:rsid w:val="000526EC"/>
    <w:rsid w:val="000539CE"/>
    <w:rsid w:val="0005671C"/>
    <w:rsid w:val="0006007C"/>
    <w:rsid w:val="000753FF"/>
    <w:rsid w:val="000773C2"/>
    <w:rsid w:val="00081179"/>
    <w:rsid w:val="000828D5"/>
    <w:rsid w:val="000839FC"/>
    <w:rsid w:val="000840BC"/>
    <w:rsid w:val="00084790"/>
    <w:rsid w:val="000878CD"/>
    <w:rsid w:val="000909C3"/>
    <w:rsid w:val="0009323B"/>
    <w:rsid w:val="000A079B"/>
    <w:rsid w:val="000A1EB7"/>
    <w:rsid w:val="000A3306"/>
    <w:rsid w:val="000A38B6"/>
    <w:rsid w:val="000A3A43"/>
    <w:rsid w:val="000A5D63"/>
    <w:rsid w:val="000B0383"/>
    <w:rsid w:val="000B1C31"/>
    <w:rsid w:val="000B2A7B"/>
    <w:rsid w:val="000B46E3"/>
    <w:rsid w:val="000B5EBB"/>
    <w:rsid w:val="000B7230"/>
    <w:rsid w:val="000C0E07"/>
    <w:rsid w:val="000C3CB8"/>
    <w:rsid w:val="000C57C9"/>
    <w:rsid w:val="000C6C52"/>
    <w:rsid w:val="000D05E1"/>
    <w:rsid w:val="000D3553"/>
    <w:rsid w:val="000E0FA3"/>
    <w:rsid w:val="000E2082"/>
    <w:rsid w:val="000E2E8C"/>
    <w:rsid w:val="000E397B"/>
    <w:rsid w:val="000E3FB9"/>
    <w:rsid w:val="000E6556"/>
    <w:rsid w:val="000F0092"/>
    <w:rsid w:val="000F2BEE"/>
    <w:rsid w:val="000F41F1"/>
    <w:rsid w:val="000F5900"/>
    <w:rsid w:val="000F5B74"/>
    <w:rsid w:val="000F6693"/>
    <w:rsid w:val="000F7404"/>
    <w:rsid w:val="001014F7"/>
    <w:rsid w:val="001015A2"/>
    <w:rsid w:val="0010259E"/>
    <w:rsid w:val="00104F49"/>
    <w:rsid w:val="00105D84"/>
    <w:rsid w:val="0010610B"/>
    <w:rsid w:val="001065C6"/>
    <w:rsid w:val="00106B25"/>
    <w:rsid w:val="00120297"/>
    <w:rsid w:val="0012594F"/>
    <w:rsid w:val="001316FA"/>
    <w:rsid w:val="0013686D"/>
    <w:rsid w:val="001402B0"/>
    <w:rsid w:val="001402E2"/>
    <w:rsid w:val="00143297"/>
    <w:rsid w:val="001515E5"/>
    <w:rsid w:val="00152816"/>
    <w:rsid w:val="001544A4"/>
    <w:rsid w:val="00165284"/>
    <w:rsid w:val="001652C5"/>
    <w:rsid w:val="00165494"/>
    <w:rsid w:val="001708F1"/>
    <w:rsid w:val="00172BD9"/>
    <w:rsid w:val="00174260"/>
    <w:rsid w:val="001750E2"/>
    <w:rsid w:val="00176902"/>
    <w:rsid w:val="00177DAC"/>
    <w:rsid w:val="00180BB7"/>
    <w:rsid w:val="001815A1"/>
    <w:rsid w:val="001818E3"/>
    <w:rsid w:val="0018214F"/>
    <w:rsid w:val="00182BAC"/>
    <w:rsid w:val="00183258"/>
    <w:rsid w:val="00184F7A"/>
    <w:rsid w:val="0019042B"/>
    <w:rsid w:val="00191B5F"/>
    <w:rsid w:val="00192A4C"/>
    <w:rsid w:val="00194023"/>
    <w:rsid w:val="001979C5"/>
    <w:rsid w:val="001A18ED"/>
    <w:rsid w:val="001A3B4A"/>
    <w:rsid w:val="001A4244"/>
    <w:rsid w:val="001A5BF9"/>
    <w:rsid w:val="001A6A75"/>
    <w:rsid w:val="001A6B94"/>
    <w:rsid w:val="001B134B"/>
    <w:rsid w:val="001B42CA"/>
    <w:rsid w:val="001B4B02"/>
    <w:rsid w:val="001B5B7F"/>
    <w:rsid w:val="001B65A1"/>
    <w:rsid w:val="001C2791"/>
    <w:rsid w:val="001C587B"/>
    <w:rsid w:val="001C6963"/>
    <w:rsid w:val="001C6DAD"/>
    <w:rsid w:val="001D0F7F"/>
    <w:rsid w:val="001D3E1A"/>
    <w:rsid w:val="001D5FF1"/>
    <w:rsid w:val="001D63EF"/>
    <w:rsid w:val="001E1B35"/>
    <w:rsid w:val="001E48DD"/>
    <w:rsid w:val="001E4C77"/>
    <w:rsid w:val="001E7AFA"/>
    <w:rsid w:val="001E7DCE"/>
    <w:rsid w:val="001F10FD"/>
    <w:rsid w:val="001F606D"/>
    <w:rsid w:val="001F789D"/>
    <w:rsid w:val="002012ED"/>
    <w:rsid w:val="002048CB"/>
    <w:rsid w:val="00206EA7"/>
    <w:rsid w:val="002100FA"/>
    <w:rsid w:val="00210E71"/>
    <w:rsid w:val="00211813"/>
    <w:rsid w:val="00211B69"/>
    <w:rsid w:val="00211F14"/>
    <w:rsid w:val="0021282F"/>
    <w:rsid w:val="002129E9"/>
    <w:rsid w:val="00212C49"/>
    <w:rsid w:val="00212D1B"/>
    <w:rsid w:val="002157BD"/>
    <w:rsid w:val="002161D3"/>
    <w:rsid w:val="00223023"/>
    <w:rsid w:val="002277C9"/>
    <w:rsid w:val="00227FD8"/>
    <w:rsid w:val="00230D97"/>
    <w:rsid w:val="002413DD"/>
    <w:rsid w:val="00247517"/>
    <w:rsid w:val="002514C2"/>
    <w:rsid w:val="00253436"/>
    <w:rsid w:val="0025349B"/>
    <w:rsid w:val="002543DC"/>
    <w:rsid w:val="00254C70"/>
    <w:rsid w:val="002610C3"/>
    <w:rsid w:val="002612B5"/>
    <w:rsid w:val="00262C95"/>
    <w:rsid w:val="0026465B"/>
    <w:rsid w:val="002702CC"/>
    <w:rsid w:val="0027415A"/>
    <w:rsid w:val="002747D6"/>
    <w:rsid w:val="00280517"/>
    <w:rsid w:val="0028179E"/>
    <w:rsid w:val="002833B6"/>
    <w:rsid w:val="00284D0B"/>
    <w:rsid w:val="00285C6A"/>
    <w:rsid w:val="00285F3A"/>
    <w:rsid w:val="00286C7F"/>
    <w:rsid w:val="002913EC"/>
    <w:rsid w:val="00293034"/>
    <w:rsid w:val="00294D89"/>
    <w:rsid w:val="002961EB"/>
    <w:rsid w:val="002A1116"/>
    <w:rsid w:val="002A2A0E"/>
    <w:rsid w:val="002A58A6"/>
    <w:rsid w:val="002A5C32"/>
    <w:rsid w:val="002A5F0F"/>
    <w:rsid w:val="002A658C"/>
    <w:rsid w:val="002A69DE"/>
    <w:rsid w:val="002B2BE5"/>
    <w:rsid w:val="002B54EA"/>
    <w:rsid w:val="002C1FC1"/>
    <w:rsid w:val="002C277C"/>
    <w:rsid w:val="002C31E7"/>
    <w:rsid w:val="002C4D69"/>
    <w:rsid w:val="002C70C5"/>
    <w:rsid w:val="002D382E"/>
    <w:rsid w:val="002D49F8"/>
    <w:rsid w:val="002D557B"/>
    <w:rsid w:val="002E0328"/>
    <w:rsid w:val="002E16E9"/>
    <w:rsid w:val="002E2485"/>
    <w:rsid w:val="002E67F2"/>
    <w:rsid w:val="002E682F"/>
    <w:rsid w:val="002E7838"/>
    <w:rsid w:val="002E7A4E"/>
    <w:rsid w:val="002F1AF9"/>
    <w:rsid w:val="0030087E"/>
    <w:rsid w:val="00302F08"/>
    <w:rsid w:val="00303C07"/>
    <w:rsid w:val="00303EFD"/>
    <w:rsid w:val="00306664"/>
    <w:rsid w:val="003105F2"/>
    <w:rsid w:val="00313AB6"/>
    <w:rsid w:val="00314B33"/>
    <w:rsid w:val="003163A9"/>
    <w:rsid w:val="0031796A"/>
    <w:rsid w:val="00321D49"/>
    <w:rsid w:val="00323AA2"/>
    <w:rsid w:val="00327A84"/>
    <w:rsid w:val="003318C5"/>
    <w:rsid w:val="00331A5F"/>
    <w:rsid w:val="0033456D"/>
    <w:rsid w:val="0034043C"/>
    <w:rsid w:val="00347E7A"/>
    <w:rsid w:val="00350A59"/>
    <w:rsid w:val="00350BFB"/>
    <w:rsid w:val="003550BA"/>
    <w:rsid w:val="003570C6"/>
    <w:rsid w:val="00357160"/>
    <w:rsid w:val="003639FC"/>
    <w:rsid w:val="003658C7"/>
    <w:rsid w:val="00367B1F"/>
    <w:rsid w:val="00371701"/>
    <w:rsid w:val="00371E79"/>
    <w:rsid w:val="00372D92"/>
    <w:rsid w:val="0037551F"/>
    <w:rsid w:val="00381D4B"/>
    <w:rsid w:val="00383293"/>
    <w:rsid w:val="003838E2"/>
    <w:rsid w:val="00391376"/>
    <w:rsid w:val="00395E4A"/>
    <w:rsid w:val="00396EE9"/>
    <w:rsid w:val="00397492"/>
    <w:rsid w:val="003976C8"/>
    <w:rsid w:val="00397F3B"/>
    <w:rsid w:val="003A00BB"/>
    <w:rsid w:val="003A027D"/>
    <w:rsid w:val="003A2CEA"/>
    <w:rsid w:val="003A742A"/>
    <w:rsid w:val="003A76E6"/>
    <w:rsid w:val="003B0353"/>
    <w:rsid w:val="003B0809"/>
    <w:rsid w:val="003B200E"/>
    <w:rsid w:val="003B2A9A"/>
    <w:rsid w:val="003B3702"/>
    <w:rsid w:val="003B399A"/>
    <w:rsid w:val="003B53B1"/>
    <w:rsid w:val="003B66B6"/>
    <w:rsid w:val="003B673F"/>
    <w:rsid w:val="003B7A47"/>
    <w:rsid w:val="003C09A5"/>
    <w:rsid w:val="003C0FAC"/>
    <w:rsid w:val="003C17AA"/>
    <w:rsid w:val="003C68EC"/>
    <w:rsid w:val="003C7B04"/>
    <w:rsid w:val="003D12B4"/>
    <w:rsid w:val="003D5C7F"/>
    <w:rsid w:val="003E02BF"/>
    <w:rsid w:val="003E08DB"/>
    <w:rsid w:val="003E3303"/>
    <w:rsid w:val="003E4155"/>
    <w:rsid w:val="003E5626"/>
    <w:rsid w:val="003E78BD"/>
    <w:rsid w:val="003F06A2"/>
    <w:rsid w:val="003F2FFB"/>
    <w:rsid w:val="00403C39"/>
    <w:rsid w:val="004040DF"/>
    <w:rsid w:val="004041E5"/>
    <w:rsid w:val="004045BB"/>
    <w:rsid w:val="00406C2F"/>
    <w:rsid w:val="00407196"/>
    <w:rsid w:val="00407D29"/>
    <w:rsid w:val="00412ABF"/>
    <w:rsid w:val="00413009"/>
    <w:rsid w:val="0041346B"/>
    <w:rsid w:val="004144FA"/>
    <w:rsid w:val="004170FF"/>
    <w:rsid w:val="00420402"/>
    <w:rsid w:val="00420A94"/>
    <w:rsid w:val="00420F93"/>
    <w:rsid w:val="0042408D"/>
    <w:rsid w:val="004264A0"/>
    <w:rsid w:val="00427045"/>
    <w:rsid w:val="00433880"/>
    <w:rsid w:val="00434B4D"/>
    <w:rsid w:val="00443C22"/>
    <w:rsid w:val="00444E98"/>
    <w:rsid w:val="004458B8"/>
    <w:rsid w:val="00446AD6"/>
    <w:rsid w:val="00450A7A"/>
    <w:rsid w:val="0045406C"/>
    <w:rsid w:val="0045466F"/>
    <w:rsid w:val="00457D24"/>
    <w:rsid w:val="0046016C"/>
    <w:rsid w:val="004601F6"/>
    <w:rsid w:val="00462725"/>
    <w:rsid w:val="0046689B"/>
    <w:rsid w:val="00466CDB"/>
    <w:rsid w:val="00466EEB"/>
    <w:rsid w:val="00471845"/>
    <w:rsid w:val="00472698"/>
    <w:rsid w:val="00472E34"/>
    <w:rsid w:val="00474383"/>
    <w:rsid w:val="00474977"/>
    <w:rsid w:val="004761AB"/>
    <w:rsid w:val="00480021"/>
    <w:rsid w:val="00480BA1"/>
    <w:rsid w:val="004819E3"/>
    <w:rsid w:val="0048734E"/>
    <w:rsid w:val="0049053D"/>
    <w:rsid w:val="00491243"/>
    <w:rsid w:val="004A0A4A"/>
    <w:rsid w:val="004A0C40"/>
    <w:rsid w:val="004A3353"/>
    <w:rsid w:val="004A6F52"/>
    <w:rsid w:val="004B1E3C"/>
    <w:rsid w:val="004B3A88"/>
    <w:rsid w:val="004B4DBF"/>
    <w:rsid w:val="004B6691"/>
    <w:rsid w:val="004C1990"/>
    <w:rsid w:val="004D44DA"/>
    <w:rsid w:val="004D4B6D"/>
    <w:rsid w:val="004D4D9E"/>
    <w:rsid w:val="004D588D"/>
    <w:rsid w:val="004D6517"/>
    <w:rsid w:val="004E00CD"/>
    <w:rsid w:val="004E7324"/>
    <w:rsid w:val="004F301E"/>
    <w:rsid w:val="004F4100"/>
    <w:rsid w:val="004F63A3"/>
    <w:rsid w:val="00500ABE"/>
    <w:rsid w:val="005039BD"/>
    <w:rsid w:val="00504D0A"/>
    <w:rsid w:val="005078D5"/>
    <w:rsid w:val="00507A2F"/>
    <w:rsid w:val="005139D6"/>
    <w:rsid w:val="00516D78"/>
    <w:rsid w:val="00520875"/>
    <w:rsid w:val="00520D83"/>
    <w:rsid w:val="00527706"/>
    <w:rsid w:val="00533D49"/>
    <w:rsid w:val="00534120"/>
    <w:rsid w:val="005345EF"/>
    <w:rsid w:val="00534F48"/>
    <w:rsid w:val="00537567"/>
    <w:rsid w:val="00537B74"/>
    <w:rsid w:val="00537CC1"/>
    <w:rsid w:val="00537E2F"/>
    <w:rsid w:val="00537F08"/>
    <w:rsid w:val="00541D24"/>
    <w:rsid w:val="00543AC6"/>
    <w:rsid w:val="0054449E"/>
    <w:rsid w:val="00545355"/>
    <w:rsid w:val="0054552C"/>
    <w:rsid w:val="00547AC4"/>
    <w:rsid w:val="00551045"/>
    <w:rsid w:val="00554181"/>
    <w:rsid w:val="00555D44"/>
    <w:rsid w:val="00564C55"/>
    <w:rsid w:val="0056741B"/>
    <w:rsid w:val="00567576"/>
    <w:rsid w:val="00573376"/>
    <w:rsid w:val="005739B8"/>
    <w:rsid w:val="00573C3E"/>
    <w:rsid w:val="00573D24"/>
    <w:rsid w:val="00574ED4"/>
    <w:rsid w:val="00576462"/>
    <w:rsid w:val="00576C4B"/>
    <w:rsid w:val="00577C7E"/>
    <w:rsid w:val="0058768E"/>
    <w:rsid w:val="00590948"/>
    <w:rsid w:val="005931EF"/>
    <w:rsid w:val="00594096"/>
    <w:rsid w:val="00594B7B"/>
    <w:rsid w:val="005968E0"/>
    <w:rsid w:val="005A0BD6"/>
    <w:rsid w:val="005A1D56"/>
    <w:rsid w:val="005A4DDE"/>
    <w:rsid w:val="005A5DA3"/>
    <w:rsid w:val="005A75C4"/>
    <w:rsid w:val="005B07EA"/>
    <w:rsid w:val="005B18EE"/>
    <w:rsid w:val="005B586D"/>
    <w:rsid w:val="005B5A04"/>
    <w:rsid w:val="005B5E4B"/>
    <w:rsid w:val="005C094E"/>
    <w:rsid w:val="005C1923"/>
    <w:rsid w:val="005C1C73"/>
    <w:rsid w:val="005C7FD8"/>
    <w:rsid w:val="005D2634"/>
    <w:rsid w:val="005D29ED"/>
    <w:rsid w:val="005D2FE3"/>
    <w:rsid w:val="005D4E46"/>
    <w:rsid w:val="005D4F64"/>
    <w:rsid w:val="005D550A"/>
    <w:rsid w:val="005D5B16"/>
    <w:rsid w:val="005D5CA3"/>
    <w:rsid w:val="005D5E43"/>
    <w:rsid w:val="005D78C6"/>
    <w:rsid w:val="005D7ACE"/>
    <w:rsid w:val="005E3F44"/>
    <w:rsid w:val="005F3D41"/>
    <w:rsid w:val="005F6060"/>
    <w:rsid w:val="0060122C"/>
    <w:rsid w:val="0060292F"/>
    <w:rsid w:val="00610300"/>
    <w:rsid w:val="00610C66"/>
    <w:rsid w:val="0061239B"/>
    <w:rsid w:val="00613B0B"/>
    <w:rsid w:val="00613C65"/>
    <w:rsid w:val="0061530D"/>
    <w:rsid w:val="00615730"/>
    <w:rsid w:val="00615740"/>
    <w:rsid w:val="0061709D"/>
    <w:rsid w:val="00617424"/>
    <w:rsid w:val="00621E7A"/>
    <w:rsid w:val="006252D7"/>
    <w:rsid w:val="00626124"/>
    <w:rsid w:val="0063224A"/>
    <w:rsid w:val="00637B2E"/>
    <w:rsid w:val="00637D60"/>
    <w:rsid w:val="00641581"/>
    <w:rsid w:val="00641A18"/>
    <w:rsid w:val="00641F32"/>
    <w:rsid w:val="006425F3"/>
    <w:rsid w:val="0064767E"/>
    <w:rsid w:val="00647FF1"/>
    <w:rsid w:val="00651DFB"/>
    <w:rsid w:val="00652846"/>
    <w:rsid w:val="00654D1F"/>
    <w:rsid w:val="00655160"/>
    <w:rsid w:val="006574C4"/>
    <w:rsid w:val="0066289C"/>
    <w:rsid w:val="00663817"/>
    <w:rsid w:val="00665BAC"/>
    <w:rsid w:val="00665E83"/>
    <w:rsid w:val="006676E9"/>
    <w:rsid w:val="006702BC"/>
    <w:rsid w:val="00670D10"/>
    <w:rsid w:val="00672A03"/>
    <w:rsid w:val="00675026"/>
    <w:rsid w:val="0067632B"/>
    <w:rsid w:val="00684390"/>
    <w:rsid w:val="00684629"/>
    <w:rsid w:val="00686B60"/>
    <w:rsid w:val="00687D5D"/>
    <w:rsid w:val="00691057"/>
    <w:rsid w:val="00692F8C"/>
    <w:rsid w:val="00695E47"/>
    <w:rsid w:val="006A0841"/>
    <w:rsid w:val="006A0ABC"/>
    <w:rsid w:val="006A6B90"/>
    <w:rsid w:val="006B0BA8"/>
    <w:rsid w:val="006B1B96"/>
    <w:rsid w:val="006B2735"/>
    <w:rsid w:val="006B6004"/>
    <w:rsid w:val="006B774D"/>
    <w:rsid w:val="006C15CD"/>
    <w:rsid w:val="006C5A47"/>
    <w:rsid w:val="006D32D3"/>
    <w:rsid w:val="006D5336"/>
    <w:rsid w:val="006E1AE0"/>
    <w:rsid w:val="006E4540"/>
    <w:rsid w:val="006E4A1F"/>
    <w:rsid w:val="006E55E4"/>
    <w:rsid w:val="007004C9"/>
    <w:rsid w:val="0070056B"/>
    <w:rsid w:val="007007C2"/>
    <w:rsid w:val="00701687"/>
    <w:rsid w:val="00701D5B"/>
    <w:rsid w:val="0070304F"/>
    <w:rsid w:val="0070686E"/>
    <w:rsid w:val="007107C0"/>
    <w:rsid w:val="00711110"/>
    <w:rsid w:val="007121C3"/>
    <w:rsid w:val="007137D7"/>
    <w:rsid w:val="00713AD1"/>
    <w:rsid w:val="007156A3"/>
    <w:rsid w:val="0071624D"/>
    <w:rsid w:val="00716604"/>
    <w:rsid w:val="00717B13"/>
    <w:rsid w:val="00721038"/>
    <w:rsid w:val="007238D5"/>
    <w:rsid w:val="00724977"/>
    <w:rsid w:val="00725180"/>
    <w:rsid w:val="007267CF"/>
    <w:rsid w:val="00731EB4"/>
    <w:rsid w:val="00733DFE"/>
    <w:rsid w:val="007353D1"/>
    <w:rsid w:val="0073692C"/>
    <w:rsid w:val="0073772E"/>
    <w:rsid w:val="007412E7"/>
    <w:rsid w:val="00742643"/>
    <w:rsid w:val="00743701"/>
    <w:rsid w:val="0074770B"/>
    <w:rsid w:val="00752657"/>
    <w:rsid w:val="00754D43"/>
    <w:rsid w:val="007572BE"/>
    <w:rsid w:val="00757B72"/>
    <w:rsid w:val="007643F7"/>
    <w:rsid w:val="00765A36"/>
    <w:rsid w:val="00767424"/>
    <w:rsid w:val="007712BD"/>
    <w:rsid w:val="00776D9C"/>
    <w:rsid w:val="00776F64"/>
    <w:rsid w:val="007802B1"/>
    <w:rsid w:val="0078061F"/>
    <w:rsid w:val="0078457C"/>
    <w:rsid w:val="00790C75"/>
    <w:rsid w:val="00790FDB"/>
    <w:rsid w:val="00792962"/>
    <w:rsid w:val="00794103"/>
    <w:rsid w:val="0079489F"/>
    <w:rsid w:val="007A32F7"/>
    <w:rsid w:val="007A3A03"/>
    <w:rsid w:val="007A4B54"/>
    <w:rsid w:val="007A627F"/>
    <w:rsid w:val="007A7143"/>
    <w:rsid w:val="007B33FB"/>
    <w:rsid w:val="007B43C9"/>
    <w:rsid w:val="007B5996"/>
    <w:rsid w:val="007B659C"/>
    <w:rsid w:val="007C5150"/>
    <w:rsid w:val="007C63CA"/>
    <w:rsid w:val="007D65E1"/>
    <w:rsid w:val="007E2923"/>
    <w:rsid w:val="007F008C"/>
    <w:rsid w:val="007F093F"/>
    <w:rsid w:val="007F59FC"/>
    <w:rsid w:val="007F5FCC"/>
    <w:rsid w:val="007F6963"/>
    <w:rsid w:val="007F6B9F"/>
    <w:rsid w:val="007F7158"/>
    <w:rsid w:val="007F7919"/>
    <w:rsid w:val="007F7C36"/>
    <w:rsid w:val="008002E1"/>
    <w:rsid w:val="00801285"/>
    <w:rsid w:val="0080149E"/>
    <w:rsid w:val="00801612"/>
    <w:rsid w:val="00801E1E"/>
    <w:rsid w:val="00802D9D"/>
    <w:rsid w:val="00805CDD"/>
    <w:rsid w:val="00807BF2"/>
    <w:rsid w:val="00810541"/>
    <w:rsid w:val="00813D42"/>
    <w:rsid w:val="00817AEC"/>
    <w:rsid w:val="0082161B"/>
    <w:rsid w:val="0082428D"/>
    <w:rsid w:val="00824A9E"/>
    <w:rsid w:val="008255D5"/>
    <w:rsid w:val="00831590"/>
    <w:rsid w:val="008347AD"/>
    <w:rsid w:val="00836780"/>
    <w:rsid w:val="0084091B"/>
    <w:rsid w:val="00841069"/>
    <w:rsid w:val="00841AAB"/>
    <w:rsid w:val="00844B1A"/>
    <w:rsid w:val="008476DB"/>
    <w:rsid w:val="008501CC"/>
    <w:rsid w:val="008518F0"/>
    <w:rsid w:val="00862DFE"/>
    <w:rsid w:val="008655B7"/>
    <w:rsid w:val="00865934"/>
    <w:rsid w:val="00865BAC"/>
    <w:rsid w:val="00867D73"/>
    <w:rsid w:val="00871024"/>
    <w:rsid w:val="00873B59"/>
    <w:rsid w:val="00875481"/>
    <w:rsid w:val="00876A88"/>
    <w:rsid w:val="008805C9"/>
    <w:rsid w:val="008826A5"/>
    <w:rsid w:val="00884BB7"/>
    <w:rsid w:val="00885422"/>
    <w:rsid w:val="008907A8"/>
    <w:rsid w:val="0089466D"/>
    <w:rsid w:val="0089503C"/>
    <w:rsid w:val="0089660A"/>
    <w:rsid w:val="0089687A"/>
    <w:rsid w:val="00896901"/>
    <w:rsid w:val="0089785E"/>
    <w:rsid w:val="008A1DD0"/>
    <w:rsid w:val="008A1E6B"/>
    <w:rsid w:val="008A5453"/>
    <w:rsid w:val="008A54F8"/>
    <w:rsid w:val="008A7796"/>
    <w:rsid w:val="008B5F15"/>
    <w:rsid w:val="008C1D50"/>
    <w:rsid w:val="008D2D7D"/>
    <w:rsid w:val="008D2F7D"/>
    <w:rsid w:val="008D6B7C"/>
    <w:rsid w:val="008D6C9E"/>
    <w:rsid w:val="008E4123"/>
    <w:rsid w:val="008E602F"/>
    <w:rsid w:val="008E7EE3"/>
    <w:rsid w:val="008F3721"/>
    <w:rsid w:val="008F7359"/>
    <w:rsid w:val="00900946"/>
    <w:rsid w:val="00904AA5"/>
    <w:rsid w:val="00904E0D"/>
    <w:rsid w:val="00906BC1"/>
    <w:rsid w:val="00907C34"/>
    <w:rsid w:val="00911986"/>
    <w:rsid w:val="00912F0C"/>
    <w:rsid w:val="00913EBB"/>
    <w:rsid w:val="009161C3"/>
    <w:rsid w:val="0091679D"/>
    <w:rsid w:val="00920347"/>
    <w:rsid w:val="00920ECE"/>
    <w:rsid w:val="00921C84"/>
    <w:rsid w:val="009227AD"/>
    <w:rsid w:val="009260F7"/>
    <w:rsid w:val="009275F0"/>
    <w:rsid w:val="009319DE"/>
    <w:rsid w:val="009326CB"/>
    <w:rsid w:val="00934808"/>
    <w:rsid w:val="00935850"/>
    <w:rsid w:val="00944658"/>
    <w:rsid w:val="00945E86"/>
    <w:rsid w:val="00946736"/>
    <w:rsid w:val="009470B6"/>
    <w:rsid w:val="009470DD"/>
    <w:rsid w:val="00950B6E"/>
    <w:rsid w:val="0095254D"/>
    <w:rsid w:val="0095280A"/>
    <w:rsid w:val="00956F72"/>
    <w:rsid w:val="0096034C"/>
    <w:rsid w:val="00960B22"/>
    <w:rsid w:val="00960B9C"/>
    <w:rsid w:val="0096302A"/>
    <w:rsid w:val="009652ED"/>
    <w:rsid w:val="00972514"/>
    <w:rsid w:val="00973E3B"/>
    <w:rsid w:val="0097476A"/>
    <w:rsid w:val="00976017"/>
    <w:rsid w:val="00976372"/>
    <w:rsid w:val="009825DE"/>
    <w:rsid w:val="0098403F"/>
    <w:rsid w:val="0098637F"/>
    <w:rsid w:val="00986A5C"/>
    <w:rsid w:val="00990CE3"/>
    <w:rsid w:val="009940C2"/>
    <w:rsid w:val="00994338"/>
    <w:rsid w:val="00994986"/>
    <w:rsid w:val="00996954"/>
    <w:rsid w:val="00997F77"/>
    <w:rsid w:val="009A10F8"/>
    <w:rsid w:val="009A11A3"/>
    <w:rsid w:val="009A1211"/>
    <w:rsid w:val="009A2144"/>
    <w:rsid w:val="009A3B2F"/>
    <w:rsid w:val="009A4ACF"/>
    <w:rsid w:val="009A5981"/>
    <w:rsid w:val="009A7007"/>
    <w:rsid w:val="009B51D0"/>
    <w:rsid w:val="009B55CF"/>
    <w:rsid w:val="009C3336"/>
    <w:rsid w:val="009C4E43"/>
    <w:rsid w:val="009C56C7"/>
    <w:rsid w:val="009D1068"/>
    <w:rsid w:val="009D2EB1"/>
    <w:rsid w:val="009D2F48"/>
    <w:rsid w:val="009D30D6"/>
    <w:rsid w:val="009D486E"/>
    <w:rsid w:val="009E1899"/>
    <w:rsid w:val="009E3292"/>
    <w:rsid w:val="009E7788"/>
    <w:rsid w:val="009F194C"/>
    <w:rsid w:val="009F2DD5"/>
    <w:rsid w:val="009F5CE5"/>
    <w:rsid w:val="009F5DD1"/>
    <w:rsid w:val="009F69B7"/>
    <w:rsid w:val="009F71CE"/>
    <w:rsid w:val="00A0119D"/>
    <w:rsid w:val="00A0130C"/>
    <w:rsid w:val="00A110D2"/>
    <w:rsid w:val="00A11AED"/>
    <w:rsid w:val="00A12857"/>
    <w:rsid w:val="00A12A25"/>
    <w:rsid w:val="00A1696E"/>
    <w:rsid w:val="00A1713A"/>
    <w:rsid w:val="00A2100A"/>
    <w:rsid w:val="00A2430E"/>
    <w:rsid w:val="00A30250"/>
    <w:rsid w:val="00A30506"/>
    <w:rsid w:val="00A30D5D"/>
    <w:rsid w:val="00A30DB8"/>
    <w:rsid w:val="00A31C65"/>
    <w:rsid w:val="00A32448"/>
    <w:rsid w:val="00A35872"/>
    <w:rsid w:val="00A36F60"/>
    <w:rsid w:val="00A3703E"/>
    <w:rsid w:val="00A435EC"/>
    <w:rsid w:val="00A43627"/>
    <w:rsid w:val="00A43D98"/>
    <w:rsid w:val="00A43DD5"/>
    <w:rsid w:val="00A4476A"/>
    <w:rsid w:val="00A47C11"/>
    <w:rsid w:val="00A50896"/>
    <w:rsid w:val="00A5187C"/>
    <w:rsid w:val="00A51B10"/>
    <w:rsid w:val="00A55064"/>
    <w:rsid w:val="00A563AD"/>
    <w:rsid w:val="00A566E5"/>
    <w:rsid w:val="00A60230"/>
    <w:rsid w:val="00A6028A"/>
    <w:rsid w:val="00A60D8D"/>
    <w:rsid w:val="00A6303C"/>
    <w:rsid w:val="00A65DA1"/>
    <w:rsid w:val="00A7037B"/>
    <w:rsid w:val="00A70F43"/>
    <w:rsid w:val="00A71209"/>
    <w:rsid w:val="00A721B0"/>
    <w:rsid w:val="00A76211"/>
    <w:rsid w:val="00A773D4"/>
    <w:rsid w:val="00A7754E"/>
    <w:rsid w:val="00A77700"/>
    <w:rsid w:val="00A84F61"/>
    <w:rsid w:val="00A931E1"/>
    <w:rsid w:val="00A932F0"/>
    <w:rsid w:val="00A952F5"/>
    <w:rsid w:val="00A97AFC"/>
    <w:rsid w:val="00AA18E2"/>
    <w:rsid w:val="00AA5DFF"/>
    <w:rsid w:val="00AB2814"/>
    <w:rsid w:val="00AB3186"/>
    <w:rsid w:val="00AB46BB"/>
    <w:rsid w:val="00AB786B"/>
    <w:rsid w:val="00AC0FE3"/>
    <w:rsid w:val="00AC325D"/>
    <w:rsid w:val="00AC7DD5"/>
    <w:rsid w:val="00AC7DDC"/>
    <w:rsid w:val="00AD046F"/>
    <w:rsid w:val="00AD5AE5"/>
    <w:rsid w:val="00AF0C91"/>
    <w:rsid w:val="00AF173B"/>
    <w:rsid w:val="00AF1BD5"/>
    <w:rsid w:val="00AF212A"/>
    <w:rsid w:val="00AF2480"/>
    <w:rsid w:val="00AF392D"/>
    <w:rsid w:val="00AF3D73"/>
    <w:rsid w:val="00AF4D97"/>
    <w:rsid w:val="00AF54FF"/>
    <w:rsid w:val="00AF5516"/>
    <w:rsid w:val="00AF734C"/>
    <w:rsid w:val="00B01945"/>
    <w:rsid w:val="00B07293"/>
    <w:rsid w:val="00B07B1A"/>
    <w:rsid w:val="00B1072E"/>
    <w:rsid w:val="00B1195C"/>
    <w:rsid w:val="00B11C6D"/>
    <w:rsid w:val="00B14166"/>
    <w:rsid w:val="00B148E4"/>
    <w:rsid w:val="00B152A8"/>
    <w:rsid w:val="00B15565"/>
    <w:rsid w:val="00B17D69"/>
    <w:rsid w:val="00B20685"/>
    <w:rsid w:val="00B24941"/>
    <w:rsid w:val="00B261AC"/>
    <w:rsid w:val="00B26F3A"/>
    <w:rsid w:val="00B301F9"/>
    <w:rsid w:val="00B30DF0"/>
    <w:rsid w:val="00B31620"/>
    <w:rsid w:val="00B36893"/>
    <w:rsid w:val="00B4121C"/>
    <w:rsid w:val="00B42F9F"/>
    <w:rsid w:val="00B43DA3"/>
    <w:rsid w:val="00B44414"/>
    <w:rsid w:val="00B46B93"/>
    <w:rsid w:val="00B510E1"/>
    <w:rsid w:val="00B518FA"/>
    <w:rsid w:val="00B53F1A"/>
    <w:rsid w:val="00B57E67"/>
    <w:rsid w:val="00B608BE"/>
    <w:rsid w:val="00B63E94"/>
    <w:rsid w:val="00B65082"/>
    <w:rsid w:val="00B6572A"/>
    <w:rsid w:val="00B71287"/>
    <w:rsid w:val="00B7138A"/>
    <w:rsid w:val="00B72791"/>
    <w:rsid w:val="00B74345"/>
    <w:rsid w:val="00B76C4B"/>
    <w:rsid w:val="00B91E11"/>
    <w:rsid w:val="00B92135"/>
    <w:rsid w:val="00B92A09"/>
    <w:rsid w:val="00B9338B"/>
    <w:rsid w:val="00B93A3D"/>
    <w:rsid w:val="00B9655A"/>
    <w:rsid w:val="00BA056F"/>
    <w:rsid w:val="00BA1A59"/>
    <w:rsid w:val="00BA4370"/>
    <w:rsid w:val="00BA54C2"/>
    <w:rsid w:val="00BA5990"/>
    <w:rsid w:val="00BA66FE"/>
    <w:rsid w:val="00BB11D6"/>
    <w:rsid w:val="00BB3FB3"/>
    <w:rsid w:val="00BB41BD"/>
    <w:rsid w:val="00BB4278"/>
    <w:rsid w:val="00BB4817"/>
    <w:rsid w:val="00BC0316"/>
    <w:rsid w:val="00BC074F"/>
    <w:rsid w:val="00BC3984"/>
    <w:rsid w:val="00BC3CF7"/>
    <w:rsid w:val="00BC7362"/>
    <w:rsid w:val="00BD14B1"/>
    <w:rsid w:val="00BD70A8"/>
    <w:rsid w:val="00BE00A6"/>
    <w:rsid w:val="00BE02FD"/>
    <w:rsid w:val="00BE09BE"/>
    <w:rsid w:val="00BE0F70"/>
    <w:rsid w:val="00BE1735"/>
    <w:rsid w:val="00BE52B6"/>
    <w:rsid w:val="00BE6658"/>
    <w:rsid w:val="00BE7F76"/>
    <w:rsid w:val="00BF012E"/>
    <w:rsid w:val="00BF1022"/>
    <w:rsid w:val="00BF18A8"/>
    <w:rsid w:val="00BF6A85"/>
    <w:rsid w:val="00C14C15"/>
    <w:rsid w:val="00C152B7"/>
    <w:rsid w:val="00C168B9"/>
    <w:rsid w:val="00C170BB"/>
    <w:rsid w:val="00C2064F"/>
    <w:rsid w:val="00C218B7"/>
    <w:rsid w:val="00C21968"/>
    <w:rsid w:val="00C21D1B"/>
    <w:rsid w:val="00C2239F"/>
    <w:rsid w:val="00C233D1"/>
    <w:rsid w:val="00C307EF"/>
    <w:rsid w:val="00C328DF"/>
    <w:rsid w:val="00C34039"/>
    <w:rsid w:val="00C344C9"/>
    <w:rsid w:val="00C37F82"/>
    <w:rsid w:val="00C408AB"/>
    <w:rsid w:val="00C41A72"/>
    <w:rsid w:val="00C41C22"/>
    <w:rsid w:val="00C46B54"/>
    <w:rsid w:val="00C51ED4"/>
    <w:rsid w:val="00C52892"/>
    <w:rsid w:val="00C5460D"/>
    <w:rsid w:val="00C54F41"/>
    <w:rsid w:val="00C5681F"/>
    <w:rsid w:val="00C574FF"/>
    <w:rsid w:val="00C57AFB"/>
    <w:rsid w:val="00C602C0"/>
    <w:rsid w:val="00C626B7"/>
    <w:rsid w:val="00C6572C"/>
    <w:rsid w:val="00C65F7C"/>
    <w:rsid w:val="00C678A3"/>
    <w:rsid w:val="00C755F0"/>
    <w:rsid w:val="00C76021"/>
    <w:rsid w:val="00C76426"/>
    <w:rsid w:val="00C77370"/>
    <w:rsid w:val="00C77E37"/>
    <w:rsid w:val="00C82787"/>
    <w:rsid w:val="00C8712F"/>
    <w:rsid w:val="00C914F5"/>
    <w:rsid w:val="00C92663"/>
    <w:rsid w:val="00C95068"/>
    <w:rsid w:val="00C95D00"/>
    <w:rsid w:val="00C962EB"/>
    <w:rsid w:val="00CA30B5"/>
    <w:rsid w:val="00CA72A4"/>
    <w:rsid w:val="00CA7B9A"/>
    <w:rsid w:val="00CB38C7"/>
    <w:rsid w:val="00CB4661"/>
    <w:rsid w:val="00CB536C"/>
    <w:rsid w:val="00CB5EB3"/>
    <w:rsid w:val="00CC0285"/>
    <w:rsid w:val="00CC07F4"/>
    <w:rsid w:val="00CC2E41"/>
    <w:rsid w:val="00CC4008"/>
    <w:rsid w:val="00CD3A1A"/>
    <w:rsid w:val="00CD523B"/>
    <w:rsid w:val="00CE6B7C"/>
    <w:rsid w:val="00CE6D5C"/>
    <w:rsid w:val="00CF0A75"/>
    <w:rsid w:val="00CF3830"/>
    <w:rsid w:val="00CF3F20"/>
    <w:rsid w:val="00CF587F"/>
    <w:rsid w:val="00CF62C7"/>
    <w:rsid w:val="00CF7AF2"/>
    <w:rsid w:val="00D02265"/>
    <w:rsid w:val="00D10498"/>
    <w:rsid w:val="00D12B00"/>
    <w:rsid w:val="00D1727B"/>
    <w:rsid w:val="00D2133B"/>
    <w:rsid w:val="00D235CF"/>
    <w:rsid w:val="00D25586"/>
    <w:rsid w:val="00D26B4B"/>
    <w:rsid w:val="00D27919"/>
    <w:rsid w:val="00D3095E"/>
    <w:rsid w:val="00D30F09"/>
    <w:rsid w:val="00D310CF"/>
    <w:rsid w:val="00D31628"/>
    <w:rsid w:val="00D32CE9"/>
    <w:rsid w:val="00D32E9B"/>
    <w:rsid w:val="00D33D40"/>
    <w:rsid w:val="00D34833"/>
    <w:rsid w:val="00D3606B"/>
    <w:rsid w:val="00D40C9B"/>
    <w:rsid w:val="00D461CA"/>
    <w:rsid w:val="00D47BE1"/>
    <w:rsid w:val="00D50FBA"/>
    <w:rsid w:val="00D518C1"/>
    <w:rsid w:val="00D6359B"/>
    <w:rsid w:val="00D709CA"/>
    <w:rsid w:val="00D7546C"/>
    <w:rsid w:val="00D77351"/>
    <w:rsid w:val="00D773EE"/>
    <w:rsid w:val="00D7752F"/>
    <w:rsid w:val="00D80078"/>
    <w:rsid w:val="00D8024C"/>
    <w:rsid w:val="00D8060D"/>
    <w:rsid w:val="00D8471E"/>
    <w:rsid w:val="00D84F57"/>
    <w:rsid w:val="00D8660A"/>
    <w:rsid w:val="00D909B0"/>
    <w:rsid w:val="00D92829"/>
    <w:rsid w:val="00D942BA"/>
    <w:rsid w:val="00DA0474"/>
    <w:rsid w:val="00DA255D"/>
    <w:rsid w:val="00DA49E5"/>
    <w:rsid w:val="00DA5326"/>
    <w:rsid w:val="00DA57F5"/>
    <w:rsid w:val="00DA6467"/>
    <w:rsid w:val="00DB4714"/>
    <w:rsid w:val="00DB62EC"/>
    <w:rsid w:val="00DB71C3"/>
    <w:rsid w:val="00DC5A3B"/>
    <w:rsid w:val="00DC5DD8"/>
    <w:rsid w:val="00DC6D7F"/>
    <w:rsid w:val="00DC6E32"/>
    <w:rsid w:val="00DC74CB"/>
    <w:rsid w:val="00DD1F92"/>
    <w:rsid w:val="00DD367B"/>
    <w:rsid w:val="00DD4B91"/>
    <w:rsid w:val="00DD6630"/>
    <w:rsid w:val="00DE08A9"/>
    <w:rsid w:val="00DE497D"/>
    <w:rsid w:val="00DE5FBB"/>
    <w:rsid w:val="00DF0C47"/>
    <w:rsid w:val="00DF16B8"/>
    <w:rsid w:val="00DF1A24"/>
    <w:rsid w:val="00DF4C31"/>
    <w:rsid w:val="00DF7BF0"/>
    <w:rsid w:val="00DF7D07"/>
    <w:rsid w:val="00E01914"/>
    <w:rsid w:val="00E01C59"/>
    <w:rsid w:val="00E026D9"/>
    <w:rsid w:val="00E0460B"/>
    <w:rsid w:val="00E04FB6"/>
    <w:rsid w:val="00E103C3"/>
    <w:rsid w:val="00E207D6"/>
    <w:rsid w:val="00E221BD"/>
    <w:rsid w:val="00E22A6D"/>
    <w:rsid w:val="00E23CB2"/>
    <w:rsid w:val="00E23DEE"/>
    <w:rsid w:val="00E258D6"/>
    <w:rsid w:val="00E26D01"/>
    <w:rsid w:val="00E34649"/>
    <w:rsid w:val="00E411D4"/>
    <w:rsid w:val="00E42895"/>
    <w:rsid w:val="00E4325E"/>
    <w:rsid w:val="00E450D3"/>
    <w:rsid w:val="00E467FC"/>
    <w:rsid w:val="00E46DDD"/>
    <w:rsid w:val="00E509D3"/>
    <w:rsid w:val="00E53DFB"/>
    <w:rsid w:val="00E602FF"/>
    <w:rsid w:val="00E6077A"/>
    <w:rsid w:val="00E6203C"/>
    <w:rsid w:val="00E6328A"/>
    <w:rsid w:val="00E63887"/>
    <w:rsid w:val="00E664B9"/>
    <w:rsid w:val="00E67E93"/>
    <w:rsid w:val="00E70BED"/>
    <w:rsid w:val="00E72F6E"/>
    <w:rsid w:val="00E73F83"/>
    <w:rsid w:val="00E74ADB"/>
    <w:rsid w:val="00E76495"/>
    <w:rsid w:val="00E76E89"/>
    <w:rsid w:val="00E7705A"/>
    <w:rsid w:val="00E77391"/>
    <w:rsid w:val="00E7798B"/>
    <w:rsid w:val="00E820F9"/>
    <w:rsid w:val="00E8277E"/>
    <w:rsid w:val="00E82BEC"/>
    <w:rsid w:val="00E862AA"/>
    <w:rsid w:val="00E86BE9"/>
    <w:rsid w:val="00E87621"/>
    <w:rsid w:val="00E9011F"/>
    <w:rsid w:val="00E907A1"/>
    <w:rsid w:val="00E91ED6"/>
    <w:rsid w:val="00E92E20"/>
    <w:rsid w:val="00E93B7B"/>
    <w:rsid w:val="00E948A4"/>
    <w:rsid w:val="00E952CC"/>
    <w:rsid w:val="00E969E0"/>
    <w:rsid w:val="00EA0F5A"/>
    <w:rsid w:val="00EA0F7E"/>
    <w:rsid w:val="00EA706F"/>
    <w:rsid w:val="00EB07CD"/>
    <w:rsid w:val="00EB2E36"/>
    <w:rsid w:val="00EB305A"/>
    <w:rsid w:val="00EB5054"/>
    <w:rsid w:val="00EB597F"/>
    <w:rsid w:val="00EB714A"/>
    <w:rsid w:val="00EC075D"/>
    <w:rsid w:val="00EC18F6"/>
    <w:rsid w:val="00EC40FD"/>
    <w:rsid w:val="00EC5483"/>
    <w:rsid w:val="00EC5A4A"/>
    <w:rsid w:val="00EC784D"/>
    <w:rsid w:val="00ED7BF4"/>
    <w:rsid w:val="00EE02CC"/>
    <w:rsid w:val="00EE11AF"/>
    <w:rsid w:val="00EE2648"/>
    <w:rsid w:val="00EE30D4"/>
    <w:rsid w:val="00EE46A5"/>
    <w:rsid w:val="00EE597F"/>
    <w:rsid w:val="00EE5E5D"/>
    <w:rsid w:val="00EF05CA"/>
    <w:rsid w:val="00EF1FF1"/>
    <w:rsid w:val="00F0744B"/>
    <w:rsid w:val="00F0763B"/>
    <w:rsid w:val="00F13D3F"/>
    <w:rsid w:val="00F13FFC"/>
    <w:rsid w:val="00F15ABA"/>
    <w:rsid w:val="00F24E4E"/>
    <w:rsid w:val="00F26FCC"/>
    <w:rsid w:val="00F315FC"/>
    <w:rsid w:val="00F32EC7"/>
    <w:rsid w:val="00F3365E"/>
    <w:rsid w:val="00F35C0C"/>
    <w:rsid w:val="00F36BB6"/>
    <w:rsid w:val="00F3701B"/>
    <w:rsid w:val="00F45D2B"/>
    <w:rsid w:val="00F47BDC"/>
    <w:rsid w:val="00F50198"/>
    <w:rsid w:val="00F53267"/>
    <w:rsid w:val="00F54A4D"/>
    <w:rsid w:val="00F54D35"/>
    <w:rsid w:val="00F55D1F"/>
    <w:rsid w:val="00F57CBB"/>
    <w:rsid w:val="00F609CE"/>
    <w:rsid w:val="00F642E2"/>
    <w:rsid w:val="00F667E7"/>
    <w:rsid w:val="00F702A4"/>
    <w:rsid w:val="00F71792"/>
    <w:rsid w:val="00F71BDE"/>
    <w:rsid w:val="00F73106"/>
    <w:rsid w:val="00F75FB0"/>
    <w:rsid w:val="00F77F9D"/>
    <w:rsid w:val="00F82BA7"/>
    <w:rsid w:val="00F85E91"/>
    <w:rsid w:val="00F8771B"/>
    <w:rsid w:val="00F90021"/>
    <w:rsid w:val="00F91CC7"/>
    <w:rsid w:val="00F9402E"/>
    <w:rsid w:val="00F9456E"/>
    <w:rsid w:val="00F9538E"/>
    <w:rsid w:val="00FA20A4"/>
    <w:rsid w:val="00FA677E"/>
    <w:rsid w:val="00FA6EF8"/>
    <w:rsid w:val="00FA72B3"/>
    <w:rsid w:val="00FB1538"/>
    <w:rsid w:val="00FB3F99"/>
    <w:rsid w:val="00FB6569"/>
    <w:rsid w:val="00FC13C9"/>
    <w:rsid w:val="00FC76A1"/>
    <w:rsid w:val="00FD072B"/>
    <w:rsid w:val="00FD18D5"/>
    <w:rsid w:val="00FD4C98"/>
    <w:rsid w:val="00FD5055"/>
    <w:rsid w:val="00FD56CF"/>
    <w:rsid w:val="00FD58A6"/>
    <w:rsid w:val="00FD62BB"/>
    <w:rsid w:val="00FD6D1D"/>
    <w:rsid w:val="00FE1BB2"/>
    <w:rsid w:val="00FE1F49"/>
    <w:rsid w:val="00FE2115"/>
    <w:rsid w:val="00FE4DE5"/>
    <w:rsid w:val="00FE542F"/>
    <w:rsid w:val="00FE6303"/>
    <w:rsid w:val="00FE7A9B"/>
    <w:rsid w:val="00FE7DDC"/>
    <w:rsid w:val="00FF09F4"/>
    <w:rsid w:val="00FF19D5"/>
    <w:rsid w:val="00FF3EEA"/>
    <w:rsid w:val="00FF56C0"/>
    <w:rsid w:val="00FF5A81"/>
    <w:rsid w:val="00FF7F7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16E031D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7A32F7"/>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24A9E"/>
    <w:pPr>
      <w:ind w:left="720"/>
      <w:contextualSpacing/>
    </w:pPr>
  </w:style>
  <w:style w:type="character" w:customStyle="1" w:styleId="Heading3Char">
    <w:name w:val="Heading 3 Char"/>
    <w:basedOn w:val="DefaultParagraphFont"/>
    <w:link w:val="Heading3"/>
    <w:uiPriority w:val="9"/>
    <w:rsid w:val="007A32F7"/>
    <w:rPr>
      <w:rFonts w:ascii="Times" w:hAnsi="Times"/>
      <w:b/>
      <w:bCs/>
      <w:sz w:val="27"/>
      <w:szCs w:val="27"/>
    </w:rPr>
  </w:style>
  <w:style w:type="character" w:styleId="Hyperlink">
    <w:name w:val="Hyperlink"/>
    <w:basedOn w:val="DefaultParagraphFont"/>
    <w:unhideWhenUsed/>
    <w:rsid w:val="007A32F7"/>
    <w:rPr>
      <w:color w:val="0000FF"/>
      <w:u w:val="single"/>
    </w:rPr>
  </w:style>
  <w:style w:type="paragraph" w:styleId="Footer">
    <w:name w:val="footer"/>
    <w:basedOn w:val="Normal"/>
    <w:link w:val="FooterChar"/>
    <w:uiPriority w:val="99"/>
    <w:unhideWhenUsed/>
    <w:rsid w:val="00A77700"/>
    <w:pPr>
      <w:tabs>
        <w:tab w:val="center" w:pos="4320"/>
        <w:tab w:val="right" w:pos="8640"/>
      </w:tabs>
    </w:pPr>
  </w:style>
  <w:style w:type="character" w:customStyle="1" w:styleId="FooterChar">
    <w:name w:val="Footer Char"/>
    <w:basedOn w:val="DefaultParagraphFont"/>
    <w:link w:val="Footer"/>
    <w:uiPriority w:val="99"/>
    <w:rsid w:val="00A77700"/>
  </w:style>
  <w:style w:type="character" w:styleId="PageNumber">
    <w:name w:val="page number"/>
    <w:basedOn w:val="DefaultParagraphFont"/>
    <w:uiPriority w:val="99"/>
    <w:semiHidden/>
    <w:unhideWhenUsed/>
    <w:rsid w:val="00A77700"/>
  </w:style>
  <w:style w:type="paragraph" w:customStyle="1" w:styleId="EndNoteBibliographyTitle">
    <w:name w:val="EndNote Bibliography Title"/>
    <w:basedOn w:val="Normal"/>
    <w:rsid w:val="00327A84"/>
    <w:pPr>
      <w:jc w:val="center"/>
    </w:pPr>
  </w:style>
  <w:style w:type="paragraph" w:customStyle="1" w:styleId="EndNoteBibliography">
    <w:name w:val="EndNote Bibliography"/>
    <w:basedOn w:val="Normal"/>
    <w:rsid w:val="00327A84"/>
  </w:style>
  <w:style w:type="character" w:customStyle="1" w:styleId="apple-converted-space">
    <w:name w:val="apple-converted-space"/>
    <w:basedOn w:val="DefaultParagraphFont"/>
    <w:rsid w:val="00443C22"/>
  </w:style>
  <w:style w:type="paragraph" w:styleId="BalloonText">
    <w:name w:val="Balloon Text"/>
    <w:basedOn w:val="Normal"/>
    <w:link w:val="BalloonTextChar"/>
    <w:uiPriority w:val="99"/>
    <w:semiHidden/>
    <w:unhideWhenUsed/>
    <w:rsid w:val="00E0460B"/>
    <w:rPr>
      <w:rFonts w:ascii="Lucida Grande" w:hAnsi="Lucida Grande"/>
      <w:sz w:val="18"/>
      <w:szCs w:val="18"/>
    </w:rPr>
  </w:style>
  <w:style w:type="character" w:customStyle="1" w:styleId="BalloonTextChar">
    <w:name w:val="Balloon Text Char"/>
    <w:basedOn w:val="DefaultParagraphFont"/>
    <w:link w:val="BalloonText"/>
    <w:uiPriority w:val="99"/>
    <w:semiHidden/>
    <w:rsid w:val="00E0460B"/>
    <w:rPr>
      <w:rFonts w:ascii="Lucida Grande" w:hAnsi="Lucida Grande"/>
      <w:sz w:val="18"/>
      <w:szCs w:val="18"/>
    </w:rPr>
  </w:style>
  <w:style w:type="character" w:styleId="CommentReference">
    <w:name w:val="annotation reference"/>
    <w:basedOn w:val="DefaultParagraphFont"/>
    <w:uiPriority w:val="99"/>
    <w:semiHidden/>
    <w:unhideWhenUsed/>
    <w:rsid w:val="005C7FD8"/>
    <w:rPr>
      <w:sz w:val="18"/>
      <w:szCs w:val="18"/>
    </w:rPr>
  </w:style>
  <w:style w:type="paragraph" w:styleId="CommentText">
    <w:name w:val="annotation text"/>
    <w:basedOn w:val="Normal"/>
    <w:link w:val="CommentTextChar"/>
    <w:uiPriority w:val="99"/>
    <w:semiHidden/>
    <w:unhideWhenUsed/>
    <w:rsid w:val="005C7FD8"/>
  </w:style>
  <w:style w:type="character" w:customStyle="1" w:styleId="CommentTextChar">
    <w:name w:val="Comment Text Char"/>
    <w:basedOn w:val="DefaultParagraphFont"/>
    <w:link w:val="CommentText"/>
    <w:uiPriority w:val="99"/>
    <w:semiHidden/>
    <w:rsid w:val="005C7FD8"/>
  </w:style>
  <w:style w:type="paragraph" w:styleId="CommentSubject">
    <w:name w:val="annotation subject"/>
    <w:basedOn w:val="CommentText"/>
    <w:next w:val="CommentText"/>
    <w:link w:val="CommentSubjectChar"/>
    <w:uiPriority w:val="99"/>
    <w:semiHidden/>
    <w:unhideWhenUsed/>
    <w:rsid w:val="005C7FD8"/>
    <w:rPr>
      <w:b/>
      <w:bCs/>
      <w:sz w:val="20"/>
      <w:szCs w:val="20"/>
    </w:rPr>
  </w:style>
  <w:style w:type="character" w:customStyle="1" w:styleId="CommentSubjectChar">
    <w:name w:val="Comment Subject Char"/>
    <w:basedOn w:val="CommentTextChar"/>
    <w:link w:val="CommentSubject"/>
    <w:uiPriority w:val="99"/>
    <w:semiHidden/>
    <w:rsid w:val="005C7FD8"/>
    <w:rPr>
      <w:b/>
      <w:bCs/>
      <w:sz w:val="20"/>
      <w:szCs w:val="20"/>
    </w:rPr>
  </w:style>
  <w:style w:type="character" w:styleId="FollowedHyperlink">
    <w:name w:val="FollowedHyperlink"/>
    <w:basedOn w:val="DefaultParagraphFont"/>
    <w:uiPriority w:val="99"/>
    <w:semiHidden/>
    <w:unhideWhenUsed/>
    <w:rsid w:val="00466CDB"/>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7A32F7"/>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24A9E"/>
    <w:pPr>
      <w:ind w:left="720"/>
      <w:contextualSpacing/>
    </w:pPr>
  </w:style>
  <w:style w:type="character" w:customStyle="1" w:styleId="Heading3Char">
    <w:name w:val="Heading 3 Char"/>
    <w:basedOn w:val="DefaultParagraphFont"/>
    <w:link w:val="Heading3"/>
    <w:uiPriority w:val="9"/>
    <w:rsid w:val="007A32F7"/>
    <w:rPr>
      <w:rFonts w:ascii="Times" w:hAnsi="Times"/>
      <w:b/>
      <w:bCs/>
      <w:sz w:val="27"/>
      <w:szCs w:val="27"/>
    </w:rPr>
  </w:style>
  <w:style w:type="character" w:styleId="Hyperlink">
    <w:name w:val="Hyperlink"/>
    <w:basedOn w:val="DefaultParagraphFont"/>
    <w:unhideWhenUsed/>
    <w:rsid w:val="007A32F7"/>
    <w:rPr>
      <w:color w:val="0000FF"/>
      <w:u w:val="single"/>
    </w:rPr>
  </w:style>
  <w:style w:type="paragraph" w:styleId="Footer">
    <w:name w:val="footer"/>
    <w:basedOn w:val="Normal"/>
    <w:link w:val="FooterChar"/>
    <w:uiPriority w:val="99"/>
    <w:unhideWhenUsed/>
    <w:rsid w:val="00A77700"/>
    <w:pPr>
      <w:tabs>
        <w:tab w:val="center" w:pos="4320"/>
        <w:tab w:val="right" w:pos="8640"/>
      </w:tabs>
    </w:pPr>
  </w:style>
  <w:style w:type="character" w:customStyle="1" w:styleId="FooterChar">
    <w:name w:val="Footer Char"/>
    <w:basedOn w:val="DefaultParagraphFont"/>
    <w:link w:val="Footer"/>
    <w:uiPriority w:val="99"/>
    <w:rsid w:val="00A77700"/>
  </w:style>
  <w:style w:type="character" w:styleId="PageNumber">
    <w:name w:val="page number"/>
    <w:basedOn w:val="DefaultParagraphFont"/>
    <w:uiPriority w:val="99"/>
    <w:semiHidden/>
    <w:unhideWhenUsed/>
    <w:rsid w:val="00A77700"/>
  </w:style>
  <w:style w:type="paragraph" w:customStyle="1" w:styleId="EndNoteBibliographyTitle">
    <w:name w:val="EndNote Bibliography Title"/>
    <w:basedOn w:val="Normal"/>
    <w:rsid w:val="00327A84"/>
    <w:pPr>
      <w:jc w:val="center"/>
    </w:pPr>
  </w:style>
  <w:style w:type="paragraph" w:customStyle="1" w:styleId="EndNoteBibliography">
    <w:name w:val="EndNote Bibliography"/>
    <w:basedOn w:val="Normal"/>
    <w:rsid w:val="00327A84"/>
  </w:style>
  <w:style w:type="character" w:customStyle="1" w:styleId="apple-converted-space">
    <w:name w:val="apple-converted-space"/>
    <w:basedOn w:val="DefaultParagraphFont"/>
    <w:rsid w:val="00443C22"/>
  </w:style>
  <w:style w:type="paragraph" w:styleId="BalloonText">
    <w:name w:val="Balloon Text"/>
    <w:basedOn w:val="Normal"/>
    <w:link w:val="BalloonTextChar"/>
    <w:uiPriority w:val="99"/>
    <w:semiHidden/>
    <w:unhideWhenUsed/>
    <w:rsid w:val="00E0460B"/>
    <w:rPr>
      <w:rFonts w:ascii="Lucida Grande" w:hAnsi="Lucida Grande"/>
      <w:sz w:val="18"/>
      <w:szCs w:val="18"/>
    </w:rPr>
  </w:style>
  <w:style w:type="character" w:customStyle="1" w:styleId="BalloonTextChar">
    <w:name w:val="Balloon Text Char"/>
    <w:basedOn w:val="DefaultParagraphFont"/>
    <w:link w:val="BalloonText"/>
    <w:uiPriority w:val="99"/>
    <w:semiHidden/>
    <w:rsid w:val="00E0460B"/>
    <w:rPr>
      <w:rFonts w:ascii="Lucida Grande" w:hAnsi="Lucida Grande"/>
      <w:sz w:val="18"/>
      <w:szCs w:val="18"/>
    </w:rPr>
  </w:style>
  <w:style w:type="character" w:styleId="CommentReference">
    <w:name w:val="annotation reference"/>
    <w:basedOn w:val="DefaultParagraphFont"/>
    <w:uiPriority w:val="99"/>
    <w:semiHidden/>
    <w:unhideWhenUsed/>
    <w:rsid w:val="005C7FD8"/>
    <w:rPr>
      <w:sz w:val="18"/>
      <w:szCs w:val="18"/>
    </w:rPr>
  </w:style>
  <w:style w:type="paragraph" w:styleId="CommentText">
    <w:name w:val="annotation text"/>
    <w:basedOn w:val="Normal"/>
    <w:link w:val="CommentTextChar"/>
    <w:uiPriority w:val="99"/>
    <w:semiHidden/>
    <w:unhideWhenUsed/>
    <w:rsid w:val="005C7FD8"/>
  </w:style>
  <w:style w:type="character" w:customStyle="1" w:styleId="CommentTextChar">
    <w:name w:val="Comment Text Char"/>
    <w:basedOn w:val="DefaultParagraphFont"/>
    <w:link w:val="CommentText"/>
    <w:uiPriority w:val="99"/>
    <w:semiHidden/>
    <w:rsid w:val="005C7FD8"/>
  </w:style>
  <w:style w:type="paragraph" w:styleId="CommentSubject">
    <w:name w:val="annotation subject"/>
    <w:basedOn w:val="CommentText"/>
    <w:next w:val="CommentText"/>
    <w:link w:val="CommentSubjectChar"/>
    <w:uiPriority w:val="99"/>
    <w:semiHidden/>
    <w:unhideWhenUsed/>
    <w:rsid w:val="005C7FD8"/>
    <w:rPr>
      <w:b/>
      <w:bCs/>
      <w:sz w:val="20"/>
      <w:szCs w:val="20"/>
    </w:rPr>
  </w:style>
  <w:style w:type="character" w:customStyle="1" w:styleId="CommentSubjectChar">
    <w:name w:val="Comment Subject Char"/>
    <w:basedOn w:val="CommentTextChar"/>
    <w:link w:val="CommentSubject"/>
    <w:uiPriority w:val="99"/>
    <w:semiHidden/>
    <w:rsid w:val="005C7FD8"/>
    <w:rPr>
      <w:b/>
      <w:bCs/>
      <w:sz w:val="20"/>
      <w:szCs w:val="20"/>
    </w:rPr>
  </w:style>
  <w:style w:type="character" w:styleId="FollowedHyperlink">
    <w:name w:val="FollowedHyperlink"/>
    <w:basedOn w:val="DefaultParagraphFont"/>
    <w:uiPriority w:val="99"/>
    <w:semiHidden/>
    <w:unhideWhenUsed/>
    <w:rsid w:val="00466CD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13190">
      <w:bodyDiv w:val="1"/>
      <w:marLeft w:val="0"/>
      <w:marRight w:val="0"/>
      <w:marTop w:val="0"/>
      <w:marBottom w:val="0"/>
      <w:divBdr>
        <w:top w:val="none" w:sz="0" w:space="0" w:color="auto"/>
        <w:left w:val="none" w:sz="0" w:space="0" w:color="auto"/>
        <w:bottom w:val="none" w:sz="0" w:space="0" w:color="auto"/>
        <w:right w:val="none" w:sz="0" w:space="0" w:color="auto"/>
      </w:divBdr>
    </w:div>
    <w:div w:id="283855482">
      <w:bodyDiv w:val="1"/>
      <w:marLeft w:val="0"/>
      <w:marRight w:val="0"/>
      <w:marTop w:val="0"/>
      <w:marBottom w:val="0"/>
      <w:divBdr>
        <w:top w:val="none" w:sz="0" w:space="0" w:color="auto"/>
        <w:left w:val="none" w:sz="0" w:space="0" w:color="auto"/>
        <w:bottom w:val="none" w:sz="0" w:space="0" w:color="auto"/>
        <w:right w:val="none" w:sz="0" w:space="0" w:color="auto"/>
      </w:divBdr>
    </w:div>
    <w:div w:id="341783192">
      <w:bodyDiv w:val="1"/>
      <w:marLeft w:val="0"/>
      <w:marRight w:val="0"/>
      <w:marTop w:val="0"/>
      <w:marBottom w:val="0"/>
      <w:divBdr>
        <w:top w:val="none" w:sz="0" w:space="0" w:color="auto"/>
        <w:left w:val="none" w:sz="0" w:space="0" w:color="auto"/>
        <w:bottom w:val="none" w:sz="0" w:space="0" w:color="auto"/>
        <w:right w:val="none" w:sz="0" w:space="0" w:color="auto"/>
      </w:divBdr>
    </w:div>
    <w:div w:id="386995367">
      <w:bodyDiv w:val="1"/>
      <w:marLeft w:val="0"/>
      <w:marRight w:val="0"/>
      <w:marTop w:val="0"/>
      <w:marBottom w:val="0"/>
      <w:divBdr>
        <w:top w:val="none" w:sz="0" w:space="0" w:color="auto"/>
        <w:left w:val="none" w:sz="0" w:space="0" w:color="auto"/>
        <w:bottom w:val="none" w:sz="0" w:space="0" w:color="auto"/>
        <w:right w:val="none" w:sz="0" w:space="0" w:color="auto"/>
      </w:divBdr>
    </w:div>
    <w:div w:id="418211223">
      <w:bodyDiv w:val="1"/>
      <w:marLeft w:val="0"/>
      <w:marRight w:val="0"/>
      <w:marTop w:val="0"/>
      <w:marBottom w:val="0"/>
      <w:divBdr>
        <w:top w:val="none" w:sz="0" w:space="0" w:color="auto"/>
        <w:left w:val="none" w:sz="0" w:space="0" w:color="auto"/>
        <w:bottom w:val="none" w:sz="0" w:space="0" w:color="auto"/>
        <w:right w:val="none" w:sz="0" w:space="0" w:color="auto"/>
      </w:divBdr>
    </w:div>
    <w:div w:id="520752200">
      <w:bodyDiv w:val="1"/>
      <w:marLeft w:val="0"/>
      <w:marRight w:val="0"/>
      <w:marTop w:val="0"/>
      <w:marBottom w:val="0"/>
      <w:divBdr>
        <w:top w:val="none" w:sz="0" w:space="0" w:color="auto"/>
        <w:left w:val="none" w:sz="0" w:space="0" w:color="auto"/>
        <w:bottom w:val="none" w:sz="0" w:space="0" w:color="auto"/>
        <w:right w:val="none" w:sz="0" w:space="0" w:color="auto"/>
      </w:divBdr>
    </w:div>
    <w:div w:id="555899569">
      <w:bodyDiv w:val="1"/>
      <w:marLeft w:val="0"/>
      <w:marRight w:val="0"/>
      <w:marTop w:val="0"/>
      <w:marBottom w:val="0"/>
      <w:divBdr>
        <w:top w:val="none" w:sz="0" w:space="0" w:color="auto"/>
        <w:left w:val="none" w:sz="0" w:space="0" w:color="auto"/>
        <w:bottom w:val="none" w:sz="0" w:space="0" w:color="auto"/>
        <w:right w:val="none" w:sz="0" w:space="0" w:color="auto"/>
      </w:divBdr>
    </w:div>
    <w:div w:id="771164877">
      <w:bodyDiv w:val="1"/>
      <w:marLeft w:val="0"/>
      <w:marRight w:val="0"/>
      <w:marTop w:val="0"/>
      <w:marBottom w:val="0"/>
      <w:divBdr>
        <w:top w:val="none" w:sz="0" w:space="0" w:color="auto"/>
        <w:left w:val="none" w:sz="0" w:space="0" w:color="auto"/>
        <w:bottom w:val="none" w:sz="0" w:space="0" w:color="auto"/>
        <w:right w:val="none" w:sz="0" w:space="0" w:color="auto"/>
      </w:divBdr>
    </w:div>
    <w:div w:id="986321561">
      <w:bodyDiv w:val="1"/>
      <w:marLeft w:val="0"/>
      <w:marRight w:val="0"/>
      <w:marTop w:val="0"/>
      <w:marBottom w:val="0"/>
      <w:divBdr>
        <w:top w:val="none" w:sz="0" w:space="0" w:color="auto"/>
        <w:left w:val="none" w:sz="0" w:space="0" w:color="auto"/>
        <w:bottom w:val="none" w:sz="0" w:space="0" w:color="auto"/>
        <w:right w:val="none" w:sz="0" w:space="0" w:color="auto"/>
      </w:divBdr>
    </w:div>
    <w:div w:id="995694012">
      <w:bodyDiv w:val="1"/>
      <w:marLeft w:val="0"/>
      <w:marRight w:val="0"/>
      <w:marTop w:val="0"/>
      <w:marBottom w:val="0"/>
      <w:divBdr>
        <w:top w:val="none" w:sz="0" w:space="0" w:color="auto"/>
        <w:left w:val="none" w:sz="0" w:space="0" w:color="auto"/>
        <w:bottom w:val="none" w:sz="0" w:space="0" w:color="auto"/>
        <w:right w:val="none" w:sz="0" w:space="0" w:color="auto"/>
      </w:divBdr>
    </w:div>
    <w:div w:id="1168910461">
      <w:bodyDiv w:val="1"/>
      <w:marLeft w:val="0"/>
      <w:marRight w:val="0"/>
      <w:marTop w:val="0"/>
      <w:marBottom w:val="0"/>
      <w:divBdr>
        <w:top w:val="none" w:sz="0" w:space="0" w:color="auto"/>
        <w:left w:val="none" w:sz="0" w:space="0" w:color="auto"/>
        <w:bottom w:val="none" w:sz="0" w:space="0" w:color="auto"/>
        <w:right w:val="none" w:sz="0" w:space="0" w:color="auto"/>
      </w:divBdr>
    </w:div>
    <w:div w:id="1322001703">
      <w:bodyDiv w:val="1"/>
      <w:marLeft w:val="0"/>
      <w:marRight w:val="0"/>
      <w:marTop w:val="0"/>
      <w:marBottom w:val="0"/>
      <w:divBdr>
        <w:top w:val="none" w:sz="0" w:space="0" w:color="auto"/>
        <w:left w:val="none" w:sz="0" w:space="0" w:color="auto"/>
        <w:bottom w:val="none" w:sz="0" w:space="0" w:color="auto"/>
        <w:right w:val="none" w:sz="0" w:space="0" w:color="auto"/>
      </w:divBdr>
    </w:div>
    <w:div w:id="1377969331">
      <w:bodyDiv w:val="1"/>
      <w:marLeft w:val="0"/>
      <w:marRight w:val="0"/>
      <w:marTop w:val="0"/>
      <w:marBottom w:val="0"/>
      <w:divBdr>
        <w:top w:val="none" w:sz="0" w:space="0" w:color="auto"/>
        <w:left w:val="none" w:sz="0" w:space="0" w:color="auto"/>
        <w:bottom w:val="none" w:sz="0" w:space="0" w:color="auto"/>
        <w:right w:val="none" w:sz="0" w:space="0" w:color="auto"/>
      </w:divBdr>
    </w:div>
    <w:div w:id="1568682796">
      <w:bodyDiv w:val="1"/>
      <w:marLeft w:val="0"/>
      <w:marRight w:val="0"/>
      <w:marTop w:val="0"/>
      <w:marBottom w:val="0"/>
      <w:divBdr>
        <w:top w:val="none" w:sz="0" w:space="0" w:color="auto"/>
        <w:left w:val="none" w:sz="0" w:space="0" w:color="auto"/>
        <w:bottom w:val="none" w:sz="0" w:space="0" w:color="auto"/>
        <w:right w:val="none" w:sz="0" w:space="0" w:color="auto"/>
      </w:divBdr>
    </w:div>
    <w:div w:id="1682315767">
      <w:bodyDiv w:val="1"/>
      <w:marLeft w:val="0"/>
      <w:marRight w:val="0"/>
      <w:marTop w:val="0"/>
      <w:marBottom w:val="0"/>
      <w:divBdr>
        <w:top w:val="none" w:sz="0" w:space="0" w:color="auto"/>
        <w:left w:val="none" w:sz="0" w:space="0" w:color="auto"/>
        <w:bottom w:val="none" w:sz="0" w:space="0" w:color="auto"/>
        <w:right w:val="none" w:sz="0" w:space="0" w:color="auto"/>
      </w:divBdr>
    </w:div>
    <w:div w:id="1800799678">
      <w:bodyDiv w:val="1"/>
      <w:marLeft w:val="0"/>
      <w:marRight w:val="0"/>
      <w:marTop w:val="0"/>
      <w:marBottom w:val="0"/>
      <w:divBdr>
        <w:top w:val="none" w:sz="0" w:space="0" w:color="auto"/>
        <w:left w:val="none" w:sz="0" w:space="0" w:color="auto"/>
        <w:bottom w:val="none" w:sz="0" w:space="0" w:color="auto"/>
        <w:right w:val="none" w:sz="0" w:space="0" w:color="auto"/>
      </w:divBdr>
    </w:div>
    <w:div w:id="1900700896">
      <w:bodyDiv w:val="1"/>
      <w:marLeft w:val="0"/>
      <w:marRight w:val="0"/>
      <w:marTop w:val="0"/>
      <w:marBottom w:val="0"/>
      <w:divBdr>
        <w:top w:val="none" w:sz="0" w:space="0" w:color="auto"/>
        <w:left w:val="none" w:sz="0" w:space="0" w:color="auto"/>
        <w:bottom w:val="none" w:sz="0" w:space="0" w:color="auto"/>
        <w:right w:val="none" w:sz="0" w:space="0" w:color="auto"/>
      </w:divBdr>
    </w:div>
    <w:div w:id="198863117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480"/>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gjc36@cam.ac.uk" TargetMode="External"/><Relationship Id="rId9" Type="http://schemas.openxmlformats.org/officeDocument/2006/relationships/footer" Target="footer1.xml"/><Relationship Id="rId23" Type="http://schemas.microsoft.com/office/2011/relationships/commentsExtended" Target="commentsExtended.xml"/><Relationship Id="rId24" Type="http://schemas.microsoft.com/office/2011/relationships/people" Target="people.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TotalTime>
  <Pages>13</Pages>
  <Words>14893</Words>
  <Characters>84896</Characters>
  <Application>Microsoft Macintosh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99590</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ylette Chami</dc:creator>
  <cp:keywords/>
  <dc:description/>
  <cp:lastModifiedBy>Goylette Chami</cp:lastModifiedBy>
  <cp:revision>17</cp:revision>
  <cp:lastPrinted>2018-07-09T10:21:00Z</cp:lastPrinted>
  <dcterms:created xsi:type="dcterms:W3CDTF">2019-02-15T17:45:00Z</dcterms:created>
  <dcterms:modified xsi:type="dcterms:W3CDTF">2019-02-15T18:21:00Z</dcterms:modified>
  <cp:category/>
</cp:coreProperties>
</file>